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183DBA8"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del w:id="6" w:author="dugalh" w:date="2018-02-15T17:53:00Z">
        <w:r w:rsidDel="00AF2D93">
          <w:delText xml:space="preserve">increases </w:delText>
        </w:r>
      </w:del>
      <w:ins w:id="7" w:author="dugalh" w:date="2018-02-15T17:53:00Z">
        <w:r w:rsidR="00AF2D93">
          <w:t xml:space="preserve">is increased </w:t>
        </w:r>
      </w:ins>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lastRenderedPageBreak/>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8354841"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8"/>
      <w:commentRangeStart w:id="9"/>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ins w:id="10" w:author="dugalh" w:date="2018-02-15T17:55:00Z">
        <w:r w:rsidR="00C80051">
          <w:t>,</w:t>
        </w:r>
        <w:r w:rsidR="00C80051" w:rsidRPr="00C80051">
          <w:t xml:space="preserve"> which uses a linear transform composed of the largest m eigenvectors of the covariance matrix to project the input</w:t>
        </w:r>
        <w:r w:rsidR="00C80051">
          <w:t xml:space="preserve"> features into a reduced space.</w:t>
        </w:r>
        <w:r w:rsidR="00C80051" w:rsidRPr="00C80051">
          <w:t xml:space="preserve">  The methods of projection pursuit and independent component analysis (ICA) </w:t>
        </w:r>
      </w:ins>
      <w:ins w:id="11" w:author="dugalh" w:date="2018-02-18T11:43:00Z">
        <w:r w:rsidR="00E37324">
          <w:t xml:space="preserve">also incorporate linear projections and </w:t>
        </w:r>
      </w:ins>
      <w:ins w:id="12" w:author="dugalh" w:date="2018-02-15T17:55:00Z">
        <w:r w:rsidR="00C80051" w:rsidRPr="00C80051">
          <w:t>are better suited to non-Gaussian distributed data than PCA</w:t>
        </w:r>
        <w:r w:rsidR="00C80051">
          <w:t xml:space="preserve"> </w:t>
        </w:r>
        <w:r w:rsidR="00C80051">
          <w:fldChar w:fldCharType="begin" w:fldLock="1"/>
        </w:r>
      </w:ins>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ins w:id="13" w:author="dugalh" w:date="2018-02-15T17:55:00Z">
        <w:r w:rsidR="00C80051">
          <w:fldChar w:fldCharType="end"/>
        </w:r>
        <w:r w:rsidR="00C80051" w:rsidRPr="00C80051">
          <w:t xml:space="preserve">. </w:t>
        </w:r>
      </w:ins>
      <w:ins w:id="14" w:author="dugalh" w:date="2018-02-18T11:32:00Z">
        <w:r w:rsidR="00854615">
          <w:t xml:space="preserve"> </w:t>
        </w:r>
      </w:ins>
      <w:ins w:id="15" w:author="dugalh" w:date="2018-02-15T18:27:00Z">
        <w:r w:rsidR="00A92DAA">
          <w:t>Commonly used n</w:t>
        </w:r>
      </w:ins>
      <w:ins w:id="16" w:author="dugalh" w:date="2018-02-15T17:55:00Z">
        <w:r w:rsidR="00C80051" w:rsidRPr="00C80051">
          <w:t xml:space="preserve">on-linear methods include kernel PCA </w:t>
        </w:r>
      </w:ins>
      <w:ins w:id="17" w:author="dugalh" w:date="2018-02-15T17:56:00Z">
        <w:r w:rsidR="00C80051">
          <w:fldChar w:fldCharType="begin" w:fldLock="1"/>
        </w:r>
      </w:ins>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ins w:id="18" w:author="dugalh" w:date="2018-02-15T17:56:00Z">
        <w:r w:rsidR="00C80051">
          <w:fldChar w:fldCharType="end"/>
        </w:r>
      </w:ins>
      <w:ins w:id="19" w:author="dugalh" w:date="2018-02-15T17:55:00Z">
        <w:r w:rsidR="00C80051" w:rsidRPr="00C80051">
          <w:t xml:space="preserve"> and multidimensional scaling (MDS)</w:t>
        </w:r>
      </w:ins>
      <w:ins w:id="20" w:author="dugalh" w:date="2018-02-15T17:56:00Z">
        <w:r w:rsidR="00C80051">
          <w:t xml:space="preserve">  </w:t>
        </w:r>
        <w:r w:rsidR="00C80051">
          <w:fldChar w:fldCharType="begin" w:fldLock="1"/>
        </w:r>
      </w:ins>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ins w:id="21" w:author="dugalh" w:date="2018-02-15T17:56:00Z">
        <w:r w:rsidR="00C80051">
          <w:fldChar w:fldCharType="end"/>
        </w:r>
      </w:ins>
      <w:r w:rsidR="009D7F6C">
        <w:t xml:space="preserve">.  </w:t>
      </w:r>
      <w:commentRangeEnd w:id="8"/>
      <w:r w:rsidR="0051263A">
        <w:rPr>
          <w:rStyle w:val="CommentReference"/>
        </w:rPr>
        <w:commentReference w:id="8"/>
      </w:r>
      <w:commentRangeEnd w:id="9"/>
      <w:r w:rsidR="00A92DAA">
        <w:rPr>
          <w:rStyle w:val="CommentReference"/>
        </w:rPr>
        <w:commentReference w:id="9"/>
      </w:r>
      <w:del w:id="22" w:author="dugalh" w:date="2018-02-15T19:07:00Z">
        <w:r w:rsidR="00416694" w:rsidDel="006462C9">
          <w:delText xml:space="preserve">A disadvantage </w:delText>
        </w:r>
      </w:del>
      <w:ins w:id="23" w:author="dugalh" w:date="2018-02-15T19:07:00Z">
        <w:r w:rsidR="006462C9">
          <w:t>D</w:t>
        </w:r>
        <w:r w:rsidR="006462C9">
          <w:t>isadvantage</w:t>
        </w:r>
        <w:r w:rsidR="006462C9">
          <w:t>s</w:t>
        </w:r>
        <w:r w:rsidR="006462C9">
          <w:t xml:space="preserve"> </w:t>
        </w:r>
      </w:ins>
      <w:r w:rsidR="00416694">
        <w:t xml:space="preserve">of the feature extraction approach </w:t>
      </w:r>
      <w:del w:id="24" w:author="dugalh" w:date="2018-02-15T19:07:00Z">
        <w:r w:rsidR="00416694" w:rsidDel="006462C9">
          <w:delText xml:space="preserve">is </w:delText>
        </w:r>
      </w:del>
      <w:ins w:id="25" w:author="dugalh" w:date="2018-02-15T19:07:00Z">
        <w:r w:rsidR="006462C9">
          <w:t>are</w:t>
        </w:r>
        <w:r w:rsidR="006462C9">
          <w:t xml:space="preserve"> </w:t>
        </w:r>
      </w:ins>
      <w:r w:rsidR="00416694">
        <w:t xml:space="preserve">that </w:t>
      </w:r>
      <w:r w:rsidR="000017BE">
        <w:t xml:space="preserve">it </w:t>
      </w:r>
      <w:r w:rsidR="00416694">
        <w:t xml:space="preserve">requires </w:t>
      </w:r>
      <w:ins w:id="26" w:author="dugalh" w:date="2018-02-15T18:05:00Z">
        <w:r w:rsidR="00DF1907">
          <w:t xml:space="preserve">measurement and </w:t>
        </w:r>
      </w:ins>
      <w:r w:rsidR="00416694">
        <w:t>calculation of the full feature set</w:t>
      </w:r>
      <w:ins w:id="27" w:author="dugalh" w:date="2018-02-15T19:07:00Z">
        <w:r w:rsidR="006462C9">
          <w:t xml:space="preserve"> and that it </w:t>
        </w:r>
      </w:ins>
      <w:ins w:id="28" w:author="dugalh" w:date="2018-02-15T19:08:00Z">
        <w:r w:rsidR="006462C9">
          <w:t xml:space="preserve">hinders interpretability by </w:t>
        </w:r>
      </w:ins>
      <w:ins w:id="29" w:author="dugalh" w:date="2018-02-15T19:07:00Z">
        <w:r w:rsidR="006462C9">
          <w:t>alter</w:t>
        </w:r>
      </w:ins>
      <w:ins w:id="30" w:author="dugalh" w:date="2018-02-15T19:09:00Z">
        <w:r w:rsidR="006462C9">
          <w:t>ing</w:t>
        </w:r>
      </w:ins>
      <w:ins w:id="31" w:author="dugalh" w:date="2018-02-15T19:07:00Z">
        <w:r w:rsidR="006462C9">
          <w:t xml:space="preserve"> the original representation of the features</w:t>
        </w:r>
      </w:ins>
      <w:r w:rsidR="00416694">
        <w:t xml:space="preserve">.  </w:t>
      </w:r>
      <w:ins w:id="32" w:author="dugalh" w:date="2018-02-15T18:23:00Z">
        <w:r w:rsidR="00A92DAA">
          <w:t xml:space="preserve">We did not </w:t>
        </w:r>
        <w:r w:rsidR="00A92DAA">
          <w:lastRenderedPageBreak/>
          <w:t>follow a feature extraction approach in this study due to the computation and measurement costs associated with it.</w:t>
        </w:r>
      </w:ins>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33"/>
      <w:commentRangeStart w:id="34"/>
      <w:r>
        <w:t xml:space="preserve">Feature selection involves the selection of a subset of features from the original set according to some criterion of subset performance.  </w:t>
      </w:r>
      <w:commentRangeEnd w:id="33"/>
      <w:r w:rsidR="007E40CD">
        <w:rPr>
          <w:rStyle w:val="CommentReference"/>
        </w:rPr>
        <w:commentReference w:id="33"/>
      </w:r>
      <w:commentRangeEnd w:id="34"/>
      <w:r w:rsidR="000C2456">
        <w:rPr>
          <w:rStyle w:val="CommentReference"/>
        </w:rPr>
        <w:commentReference w:id="34"/>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rPr>
          <w:ins w:id="35" w:author="dugalh" w:date="2018-02-15T18:35:00Z"/>
        </w:rPr>
      </w:pPr>
      <w:commentRangeStart w:id="36"/>
      <w:commentRangeStart w:id="37"/>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36"/>
      <w:r w:rsidR="003F08FA">
        <w:rPr>
          <w:rStyle w:val="CommentReference"/>
        </w:rPr>
        <w:commentReference w:id="36"/>
      </w:r>
      <w:commentRangeEnd w:id="37"/>
      <w:r w:rsidR="0046045C">
        <w:rPr>
          <w:rStyle w:val="CommentReference"/>
        </w:rPr>
        <w:commentReference w:id="37"/>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C7E7C66" w14:textId="69FC2B97" w:rsidR="000C2456" w:rsidDel="00954DB1" w:rsidRDefault="000C2456" w:rsidP="004C7251">
      <w:pPr>
        <w:pStyle w:val="Newparagraph"/>
        <w:rPr>
          <w:del w:id="38" w:author="dugalh" w:date="2018-02-18T12:02:00Z"/>
        </w:rPr>
      </w:pP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 xml:space="preserve">Features can help improve separability when the within class correlation is </w:t>
      </w:r>
      <w:r w:rsidR="002127FA">
        <w:lastRenderedPageBreak/>
        <w:t>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w:t>
      </w:r>
      <w:r w:rsidR="002E2D05">
        <w:lastRenderedPageBreak/>
        <w:t>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lastRenderedPageBreak/>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rPr>
          <w:ins w:id="39" w:author="dugalh" w:date="2018-02-18T12:04:00Z"/>
        </w:rPr>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rPr>
          <w:ins w:id="40" w:author="dugalh" w:date="2018-02-18T12:04:00Z"/>
        </w:rPr>
      </w:pPr>
    </w:p>
    <w:p w14:paraId="7D0D0EE0" w14:textId="20604B8C" w:rsidR="00370A68" w:rsidRDefault="009F41C5" w:rsidP="00673AF7">
      <w:pPr>
        <w:pStyle w:val="Newparagraph"/>
        <w:rPr>
          <w:ins w:id="41" w:author="dugalh" w:date="2018-02-18T14:44:00Z"/>
        </w:rPr>
      </w:pPr>
      <w:ins w:id="42" w:author="dugalh" w:date="2018-02-18T15:10:00Z">
        <w:r>
          <w:t xml:space="preserve">In recent years, </w:t>
        </w:r>
      </w:ins>
      <w:ins w:id="43" w:author="dugalh" w:date="2018-02-18T13:13:00Z">
        <w:r>
          <w:t>a</w:t>
        </w:r>
        <w:r w:rsidR="00EF2F1A">
          <w:t xml:space="preserve"> number</w:t>
        </w:r>
      </w:ins>
      <w:ins w:id="44" w:author="dugalh" w:date="2018-02-18T12:52:00Z">
        <w:r w:rsidR="00502B4F">
          <w:t xml:space="preserve"> </w:t>
        </w:r>
      </w:ins>
      <w:ins w:id="45" w:author="dugalh" w:date="2018-02-18T13:13:00Z">
        <w:r w:rsidR="00EF2F1A">
          <w:t xml:space="preserve">of </w:t>
        </w:r>
      </w:ins>
      <w:ins w:id="46" w:author="dugalh" w:date="2018-02-18T12:55:00Z">
        <w:r w:rsidR="0023358B">
          <w:t xml:space="preserve">feature selection </w:t>
        </w:r>
      </w:ins>
      <w:ins w:id="47" w:author="dugalh" w:date="2018-02-18T12:52:00Z">
        <w:r w:rsidR="00502B4F">
          <w:t xml:space="preserve">approaches </w:t>
        </w:r>
      </w:ins>
      <w:ins w:id="48" w:author="dugalh" w:date="2018-02-18T12:04:00Z">
        <w:r w:rsidR="00673AF7">
          <w:t xml:space="preserve">based on </w:t>
        </w:r>
      </w:ins>
      <w:ins w:id="49" w:author="dugalh" w:date="2018-02-18T12:52:00Z">
        <w:r w:rsidR="00502B4F">
          <w:t>“</w:t>
        </w:r>
      </w:ins>
      <w:ins w:id="50" w:author="dugalh" w:date="2018-02-18T12:04:00Z">
        <w:r w:rsidR="00673AF7">
          <w:t>structured sparsity regularisation</w:t>
        </w:r>
      </w:ins>
      <w:ins w:id="51" w:author="dugalh" w:date="2018-02-18T12:52:00Z">
        <w:r w:rsidR="00502B4F">
          <w:t>”</w:t>
        </w:r>
      </w:ins>
      <w:ins w:id="52" w:author="dugalh" w:date="2018-02-18T15:10:00Z">
        <w:r>
          <w:t xml:space="preserve"> have been developed</w:t>
        </w:r>
      </w:ins>
      <w:ins w:id="53" w:author="dugalh" w:date="2018-02-18T15:11:00Z">
        <w:r>
          <w:t xml:space="preserve"> </w:t>
        </w:r>
      </w:ins>
      <w:r>
        <w:fldChar w:fldCharType="begin" w:fldLock="1"/>
      </w:r>
      <w:r w:rsidR="00884DD9">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Wang et al. 2010; X. Chen and Gu 2015; X. Chen et al. 2017)", "plainTextFormattedCitation" : "(Wang et al. 2010; X. Chen and Gu 2015; X. Chen et al. 2017)", "previouslyFormattedCitation" : "(Wang et al. 2010; X. Chen and Gu 2015; X. Chen et al. 2017)" }, "properties" : {  }, "schema" : "https://github.com/citation-style-language/schema/raw/master/csl-citation.json" }</w:instrText>
      </w:r>
      <w:r>
        <w:fldChar w:fldCharType="separate"/>
      </w:r>
      <w:r w:rsidR="00884DD9" w:rsidRPr="00884DD9">
        <w:rPr>
          <w:noProof/>
        </w:rPr>
        <w:t>(Wang et al. 2010; X. Chen and Gu 2015; X. Chen et al. 2017)</w:t>
      </w:r>
      <w:r>
        <w:fldChar w:fldCharType="end"/>
      </w:r>
      <w:ins w:id="54" w:author="dugalh" w:date="2018-02-18T15:10:00Z">
        <w:r>
          <w:t xml:space="preserve">.  </w:t>
        </w:r>
      </w:ins>
      <w:ins w:id="55" w:author="dugalh" w:date="2018-02-18T15:12:00Z">
        <w:r>
          <w:t>S</w:t>
        </w:r>
      </w:ins>
      <w:ins w:id="56" w:author="dugalh" w:date="2018-02-18T15:10:00Z">
        <w:r>
          <w:t xml:space="preserve">tructured sparsity </w:t>
        </w:r>
      </w:ins>
      <w:ins w:id="57" w:author="dugalh" w:date="2018-02-18T15:11:00Z">
        <w:r>
          <w:t>regularisation</w:t>
        </w:r>
      </w:ins>
      <w:ins w:id="58" w:author="dugalh" w:date="2018-02-18T15:10:00Z">
        <w:r>
          <w:t xml:space="preserve"> </w:t>
        </w:r>
      </w:ins>
      <w:ins w:id="59" w:author="dugalh" w:date="2018-02-18T16:03:00Z">
        <w:r w:rsidR="0071660C">
          <w:t xml:space="preserve">modifies the traditional </w:t>
        </w:r>
      </w:ins>
      <w:ins w:id="60" w:author="dugalh" w:date="2018-02-18T16:04:00Z">
        <w:r w:rsidR="0071660C">
          <w:t>sparsity</w:t>
        </w:r>
      </w:ins>
      <w:ins w:id="61" w:author="dugalh" w:date="2018-02-18T16:03:00Z">
        <w:r w:rsidR="0071660C">
          <w:t xml:space="preserve"> </w:t>
        </w:r>
      </w:ins>
      <w:ins w:id="62" w:author="dugalh" w:date="2018-02-18T16:04:00Z">
        <w:r w:rsidR="0071660C">
          <w:t xml:space="preserve">regularisation approach by </w:t>
        </w:r>
      </w:ins>
      <w:ins w:id="63" w:author="dugalh" w:date="2018-02-18T15:11:00Z">
        <w:r>
          <w:t>i</w:t>
        </w:r>
      </w:ins>
      <w:ins w:id="64" w:author="dugalh" w:date="2018-02-18T12:54:00Z">
        <w:r w:rsidR="0023358B">
          <w:t>ncorporat</w:t>
        </w:r>
      </w:ins>
      <w:ins w:id="65" w:author="dugalh" w:date="2018-02-18T16:04:00Z">
        <w:r w:rsidR="0071660C">
          <w:t>ing</w:t>
        </w:r>
      </w:ins>
      <w:ins w:id="66" w:author="dugalh" w:date="2018-02-18T12:04:00Z">
        <w:r w:rsidR="00673AF7">
          <w:t xml:space="preserve"> prior knowledge of </w:t>
        </w:r>
      </w:ins>
      <w:ins w:id="67" w:author="dugalh" w:date="2018-02-18T12:54:00Z">
        <w:r w:rsidR="0023358B">
          <w:t xml:space="preserve">the </w:t>
        </w:r>
      </w:ins>
      <w:ins w:id="68" w:author="dugalh" w:date="2018-02-18T12:04:00Z">
        <w:r w:rsidR="00673AF7">
          <w:t xml:space="preserve">group structure of features </w:t>
        </w:r>
      </w:ins>
      <w:ins w:id="69" w:author="dugalh" w:date="2018-02-18T12:58:00Z">
        <w:r w:rsidR="0023358B">
          <w:t>to improve performance</w:t>
        </w:r>
      </w:ins>
      <w:ins w:id="70" w:author="dugalh" w:date="2018-02-18T15:01:00Z">
        <w:r w:rsidR="007B14BC">
          <w:t xml:space="preserve"> </w:t>
        </w:r>
        <w:r w:rsidR="007B14BC">
          <w:fldChar w:fldCharType="begin" w:fldLock="1"/>
        </w:r>
      </w:ins>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ins w:id="71" w:author="dugalh" w:date="2018-02-18T15:01:00Z">
        <w:r w:rsidR="007B14BC">
          <w:fldChar w:fldCharType="end"/>
        </w:r>
      </w:ins>
      <w:ins w:id="72" w:author="dugalh" w:date="2018-02-18T12:04:00Z">
        <w:r w:rsidR="00673AF7">
          <w:t xml:space="preserve">.  </w:t>
        </w:r>
      </w:ins>
      <w:ins w:id="73" w:author="dugalh" w:date="2018-02-18T15:03:00Z">
        <w:r w:rsidR="007B14BC">
          <w:t>The</w:t>
        </w:r>
      </w:ins>
      <w:ins w:id="74" w:author="dugalh" w:date="2018-02-18T15:01:00Z">
        <w:r w:rsidR="007B14BC">
          <w:t xml:space="preserve"> </w:t>
        </w:r>
        <w:r w:rsidR="007B14BC">
          <w:t>supervised multiview feature selection (SMFS)</w:t>
        </w:r>
        <w:r w:rsidR="007B14BC">
          <w:t xml:space="preserve"> </w:t>
        </w:r>
      </w:ins>
      <w:ins w:id="75" w:author="dugalh" w:date="2018-02-18T15:03:00Z">
        <w:r w:rsidR="007B14BC">
          <w:t xml:space="preserve">method </w:t>
        </w:r>
      </w:ins>
      <w:ins w:id="76" w:author="dugalh" w:date="2018-02-18T15:01:00Z">
        <w:r w:rsidR="007B14BC">
          <w:t xml:space="preserve">of </w:t>
        </w:r>
      </w:ins>
      <w:ins w:id="77" w:author="dugalh" w:date="2018-02-18T14:16:00Z">
        <w:r w:rsidR="002774A4">
          <w:fldChar w:fldCharType="begin" w:fldLock="1"/>
        </w:r>
      </w:ins>
      <w:r w:rsidR="00884DD9">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del w:id="78" w:author="dugalh" w:date="2018-02-18T14:16:00Z">
        <w:r w:rsidR="002774A4" w:rsidRPr="002774A4" w:rsidDel="002774A4">
          <w:rPr>
            <w:noProof/>
          </w:rPr>
          <w:delText>(</w:delText>
        </w:r>
      </w:del>
      <w:r w:rsidR="002774A4" w:rsidRPr="002774A4">
        <w:rPr>
          <w:noProof/>
        </w:rPr>
        <w:t xml:space="preserve">X. Chen et al. </w:t>
      </w:r>
      <w:ins w:id="79" w:author="dugalh" w:date="2018-02-18T14:16:00Z">
        <w:r w:rsidR="002774A4">
          <w:rPr>
            <w:noProof/>
          </w:rPr>
          <w:t>(</w:t>
        </w:r>
      </w:ins>
      <w:r w:rsidR="002774A4" w:rsidRPr="002774A4">
        <w:rPr>
          <w:noProof/>
        </w:rPr>
        <w:t>2017)</w:t>
      </w:r>
      <w:ins w:id="80" w:author="dugalh" w:date="2018-02-18T14:16:00Z">
        <w:r w:rsidR="002774A4">
          <w:fldChar w:fldCharType="end"/>
        </w:r>
        <w:r w:rsidR="002774A4">
          <w:t xml:space="preserve"> </w:t>
        </w:r>
      </w:ins>
      <w:ins w:id="81" w:author="dugalh" w:date="2018-02-18T16:22:00Z">
        <w:r w:rsidR="002C3F03">
          <w:t xml:space="preserve">follows a structured sparsity approach and </w:t>
        </w:r>
      </w:ins>
      <w:ins w:id="82" w:author="dugalh" w:date="2018-02-18T15:04:00Z">
        <w:r w:rsidR="007B14BC">
          <w:t>addresses the trade-off between feature relevance and redundancy</w:t>
        </w:r>
      </w:ins>
      <w:ins w:id="83" w:author="dugalh" w:date="2018-02-18T15:01:00Z">
        <w:r w:rsidR="007B14BC">
          <w:t xml:space="preserve">.  </w:t>
        </w:r>
      </w:ins>
      <w:del w:id="84" w:author="dugalh" w:date="2018-02-18T15:03:00Z">
        <w:r w:rsidR="00D70764" w:rsidDel="007B14BC">
          <w:delText xml:space="preserve"> </w:delText>
        </w:r>
      </w:del>
      <w:ins w:id="85" w:author="dugalh" w:date="2018-02-18T15:03:00Z">
        <w:r w:rsidR="007B14BC">
          <w:t>In th</w:t>
        </w:r>
      </w:ins>
      <w:ins w:id="86" w:author="dugalh" w:date="2018-02-18T15:04:00Z">
        <w:r w:rsidR="007B14BC">
          <w:t>is</w:t>
        </w:r>
      </w:ins>
      <w:ins w:id="87" w:author="dugalh" w:date="2018-02-18T15:03:00Z">
        <w:r w:rsidR="007B14BC">
          <w:t xml:space="preserve"> approach, </w:t>
        </w:r>
      </w:ins>
      <w:ins w:id="88" w:author="dugalh" w:date="2018-02-18T14:20:00Z">
        <w:r w:rsidR="007B14BC">
          <w:t>f</w:t>
        </w:r>
        <w:r w:rsidR="002774A4">
          <w:t xml:space="preserve">eatures are clustered into homogenous groups or “views” using </w:t>
        </w:r>
      </w:ins>
      <w:ins w:id="89" w:author="dugalh" w:date="2018-02-18T14:19:00Z">
        <w:r w:rsidR="002774A4">
          <w:t>affinity propagation (AP) with a squared Euclidean distance similarity</w:t>
        </w:r>
      </w:ins>
      <w:ins w:id="90" w:author="dugalh" w:date="2018-02-18T14:21:00Z">
        <w:r w:rsidR="00101D09">
          <w:t xml:space="preserve"> measure</w:t>
        </w:r>
      </w:ins>
      <w:ins w:id="91" w:author="dugalh" w:date="2018-02-18T14:20:00Z">
        <w:r w:rsidR="002774A4">
          <w:t xml:space="preserve">.  </w:t>
        </w:r>
      </w:ins>
      <w:ins w:id="92" w:author="dugalh" w:date="2018-02-18T14:34:00Z">
        <w:r w:rsidR="00D70764">
          <w:t xml:space="preserve">A sparse set of features </w:t>
        </w:r>
      </w:ins>
      <w:ins w:id="93" w:author="dugalh" w:date="2018-02-18T14:35:00Z">
        <w:r w:rsidR="00D70764">
          <w:t>is selected from the</w:t>
        </w:r>
      </w:ins>
      <w:ins w:id="94" w:author="dugalh" w:date="2018-02-18T14:41:00Z">
        <w:r w:rsidR="00370A68">
          <w:t>se</w:t>
        </w:r>
      </w:ins>
      <w:ins w:id="95" w:author="dugalh" w:date="2018-02-18T14:35:00Z">
        <w:r w:rsidR="00D70764">
          <w:t xml:space="preserve"> </w:t>
        </w:r>
      </w:ins>
      <w:ins w:id="96" w:author="dugalh" w:date="2018-02-18T15:05:00Z">
        <w:r w:rsidR="007B14BC">
          <w:t>views</w:t>
        </w:r>
      </w:ins>
      <w:ins w:id="97" w:author="dugalh" w:date="2018-02-18T14:35:00Z">
        <w:r w:rsidR="00D70764">
          <w:t xml:space="preserve"> by </w:t>
        </w:r>
      </w:ins>
      <w:ins w:id="98" w:author="dugalh" w:date="2018-02-18T14:41:00Z">
        <w:r w:rsidR="00370A68">
          <w:t>the</w:t>
        </w:r>
      </w:ins>
      <w:ins w:id="99" w:author="dugalh" w:date="2018-02-18T14:35:00Z">
        <w:r w:rsidR="00D70764">
          <w:t xml:space="preserve"> </w:t>
        </w:r>
      </w:ins>
      <w:ins w:id="100" w:author="dugalh" w:date="2018-02-18T14:34:00Z">
        <w:r w:rsidR="00A4521C">
          <w:t xml:space="preserve">joint </w:t>
        </w:r>
      </w:ins>
      <w:ins w:id="101" w:author="dugalh" w:date="2018-02-18T14:36:00Z">
        <w:r w:rsidR="00A4521C">
          <w:rPr>
            <w:rFonts w:ascii="Cambria Math" w:hAnsi="Cambria Math" w:cs="Cambria Math"/>
          </w:rPr>
          <w:t>𝓁</w:t>
        </w:r>
      </w:ins>
      <w:ins w:id="102" w:author="dugalh" w:date="2018-02-18T14:34:00Z">
        <w:r w:rsidR="00A4521C">
          <w:t>1,2-norm minimis</w:t>
        </w:r>
        <w:r w:rsidR="00D70764" w:rsidRPr="00D70764">
          <w:t xml:space="preserve">ation of a loss function and </w:t>
        </w:r>
        <w:r w:rsidR="00A4521C">
          <w:t>regularis</w:t>
        </w:r>
        <w:r w:rsidR="00D70764" w:rsidRPr="00D70764">
          <w:t>ation term</w:t>
        </w:r>
      </w:ins>
      <w:ins w:id="103" w:author="dugalh" w:date="2018-02-18T14:41:00Z">
        <w:r w:rsidR="00370A68">
          <w:t>.</w:t>
        </w:r>
      </w:ins>
      <w:ins w:id="104" w:author="dugalh" w:date="2018-02-18T14:34:00Z">
        <w:r w:rsidR="00D70764" w:rsidRPr="00D70764">
          <w:t xml:space="preserve"> </w:t>
        </w:r>
        <w:r w:rsidR="00D70764">
          <w:t xml:space="preserve"> </w:t>
        </w:r>
      </w:ins>
      <w:ins w:id="105" w:author="dugalh" w:date="2018-02-18T14:37:00Z">
        <w:r w:rsidR="00370A68">
          <w:t xml:space="preserve">The loss </w:t>
        </w:r>
        <w:r w:rsidR="00BD2532">
          <w:t>function</w:t>
        </w:r>
        <w:r w:rsidR="00370A68">
          <w:t xml:space="preserve"> assumes a linear dependence between features and class labels</w:t>
        </w:r>
      </w:ins>
      <w:ins w:id="106" w:author="dugalh" w:date="2018-02-18T15:13:00Z">
        <w:r>
          <w:t xml:space="preserve"> and</w:t>
        </w:r>
      </w:ins>
      <w:ins w:id="107" w:author="dugalh" w:date="2018-02-18T14:42:00Z">
        <w:r w:rsidR="00370A68">
          <w:t xml:space="preserve"> incorporates the structure of the feature views </w:t>
        </w:r>
      </w:ins>
      <w:ins w:id="108" w:author="dugalh" w:date="2018-02-18T14:53:00Z">
        <w:r w:rsidR="00FC7A4C">
          <w:t xml:space="preserve">in a way that </w:t>
        </w:r>
      </w:ins>
      <w:ins w:id="109" w:author="dugalh" w:date="2018-02-18T14:43:00Z">
        <w:r w:rsidR="00370A68">
          <w:t>encourage</w:t>
        </w:r>
      </w:ins>
      <w:ins w:id="110" w:author="dugalh" w:date="2018-02-18T14:53:00Z">
        <w:r w:rsidR="00FC7A4C">
          <w:t>s</w:t>
        </w:r>
      </w:ins>
      <w:ins w:id="111" w:author="dugalh" w:date="2018-02-18T14:43:00Z">
        <w:r w:rsidR="00370A68">
          <w:t xml:space="preserve"> </w:t>
        </w:r>
      </w:ins>
      <w:ins w:id="112" w:author="dugalh" w:date="2018-02-18T15:05:00Z">
        <w:r w:rsidR="007B14BC">
          <w:t xml:space="preserve">sparsity of </w:t>
        </w:r>
      </w:ins>
      <w:ins w:id="113" w:author="dugalh" w:date="2018-02-18T15:06:00Z">
        <w:r w:rsidR="007B14BC">
          <w:t xml:space="preserve">selected </w:t>
        </w:r>
      </w:ins>
      <w:ins w:id="114" w:author="dugalh" w:date="2018-02-18T15:05:00Z">
        <w:r w:rsidR="007B14BC">
          <w:t>features within views</w:t>
        </w:r>
      </w:ins>
      <w:ins w:id="115" w:author="dugalh" w:date="2018-02-18T15:14:00Z">
        <w:r w:rsidR="00C77505">
          <w:t xml:space="preserve"> </w:t>
        </w:r>
      </w:ins>
      <w:ins w:id="116" w:author="dugalh" w:date="2018-02-18T15:16:00Z">
        <w:r w:rsidR="00B7407C">
          <w:t xml:space="preserve">while </w:t>
        </w:r>
        <w:r w:rsidR="00B7407C">
          <w:lastRenderedPageBreak/>
          <w:t xml:space="preserve">retaining the </w:t>
        </w:r>
      </w:ins>
      <w:ins w:id="117" w:author="dugalh" w:date="2018-02-18T15:18:00Z">
        <w:r w:rsidR="00B7407C">
          <w:t>information of multiple heterogeneous views</w:t>
        </w:r>
      </w:ins>
      <w:ins w:id="118" w:author="dugalh" w:date="2018-02-18T15:19:00Z">
        <w:r w:rsidR="00B7407C">
          <w:t xml:space="preserve">.  </w:t>
        </w:r>
      </w:ins>
      <w:ins w:id="119" w:author="dugalh" w:date="2018-02-18T15:20:00Z">
        <w:r w:rsidR="00B7407C">
          <w:t>Th</w:t>
        </w:r>
      </w:ins>
      <w:ins w:id="120" w:author="dugalh" w:date="2018-02-18T15:51:00Z">
        <w:r w:rsidR="00F80F37">
          <w:t>e loss function minimisation produces a feature weight vector</w:t>
        </w:r>
      </w:ins>
      <w:ins w:id="121" w:author="dugalh" w:date="2018-02-18T15:56:00Z">
        <w:r w:rsidR="0071660C">
          <w:t xml:space="preserve"> </w:t>
        </w:r>
      </w:ins>
      <w:ins w:id="122" w:author="dugalh" w:date="2018-02-18T16:23:00Z">
        <w:r w:rsidR="002C3F03">
          <w:t>where</w:t>
        </w:r>
      </w:ins>
      <w:ins w:id="123" w:author="dugalh" w:date="2018-02-18T15:56:00Z">
        <w:r w:rsidR="0071660C">
          <w:t xml:space="preserve"> f</w:t>
        </w:r>
      </w:ins>
      <w:ins w:id="124" w:author="dugalh" w:date="2018-02-18T15:54:00Z">
        <w:r w:rsidR="0071660C">
          <w:t xml:space="preserve">eatures having a zero weight are </w:t>
        </w:r>
      </w:ins>
      <w:ins w:id="125" w:author="dugalh" w:date="2018-02-18T15:55:00Z">
        <w:r w:rsidR="0071660C">
          <w:t>omitted</w:t>
        </w:r>
      </w:ins>
      <w:ins w:id="126" w:author="dugalh" w:date="2018-02-18T15:54:00Z">
        <w:r w:rsidR="0071660C">
          <w:t xml:space="preserve"> </w:t>
        </w:r>
      </w:ins>
      <w:ins w:id="127" w:author="dugalh" w:date="2018-02-18T15:55:00Z">
        <w:r w:rsidR="0071660C">
          <w:t xml:space="preserve">from the selected set.  </w:t>
        </w:r>
      </w:ins>
      <w:ins w:id="128" w:author="dugalh" w:date="2018-02-18T15:53:00Z">
        <w:r w:rsidR="00F80F37">
          <w:t>Th</w:t>
        </w:r>
      </w:ins>
      <w:ins w:id="129" w:author="dugalh" w:date="2018-02-18T15:55:00Z">
        <w:r w:rsidR="0071660C">
          <w:t>e</w:t>
        </w:r>
      </w:ins>
      <w:ins w:id="130" w:author="dugalh" w:date="2018-02-18T15:53:00Z">
        <w:r w:rsidR="00F80F37">
          <w:t xml:space="preserve"> weight vector can</w:t>
        </w:r>
      </w:ins>
      <w:ins w:id="131" w:author="dugalh" w:date="2018-02-18T15:51:00Z">
        <w:r w:rsidR="00F80F37">
          <w:t xml:space="preserve"> be considered an importance measure that trades </w:t>
        </w:r>
      </w:ins>
      <w:ins w:id="132" w:author="dugalh" w:date="2018-02-18T15:52:00Z">
        <w:r w:rsidR="00F80F37">
          <w:t>feature relevance against redundancy</w:t>
        </w:r>
      </w:ins>
      <w:ins w:id="133" w:author="dugalh" w:date="2018-02-18T14:37:00Z">
        <w:r w:rsidR="00370A68">
          <w:t>.</w:t>
        </w:r>
      </w:ins>
      <w:ins w:id="134" w:author="dugalh" w:date="2018-02-18T15:52:00Z">
        <w:r w:rsidR="00F80F37">
          <w:t xml:space="preserve">  </w:t>
        </w:r>
      </w:ins>
      <w:ins w:id="135" w:author="dugalh" w:date="2018-02-18T14:37:00Z">
        <w:r w:rsidR="00370A68">
          <w:t xml:space="preserve">  </w:t>
        </w:r>
      </w:ins>
    </w:p>
    <w:p w14:paraId="496DBAD0" w14:textId="66A8CAF8" w:rsidR="0049686C" w:rsidRDefault="00F41FDC" w:rsidP="004C7251">
      <w:pPr>
        <w:pStyle w:val="Newparagraph"/>
      </w:pPr>
      <w:del w:id="136" w:author="dugalh" w:date="2018-02-18T14:45:00Z">
        <w:r w:rsidDel="003B5D7F">
          <w:delText xml:space="preserve"> </w:delText>
        </w:r>
      </w:del>
      <w:r>
        <w:t xml:space="preserve"> </w:t>
      </w:r>
      <w:bookmarkStart w:id="137" w:name="_GoBack"/>
      <w:bookmarkEnd w:id="137"/>
    </w:p>
    <w:p w14:paraId="7AB2BDD8" w14:textId="77777777" w:rsidR="00900654" w:rsidRDefault="00900654" w:rsidP="004C7251">
      <w:pPr>
        <w:pStyle w:val="Newparagraph"/>
      </w:pPr>
    </w:p>
    <w:p w14:paraId="5290CAA2" w14:textId="195B88C1" w:rsidR="000D58F8" w:rsidRDefault="00026A2A" w:rsidP="00BD2532">
      <w:pPr>
        <w:pStyle w:val="Newparagraph"/>
      </w:pPr>
      <w:commentRangeStart w:id="138"/>
      <w:commentRangeStart w:id="139"/>
      <w:r>
        <w:t>With the exception of FCBF, the above feature selection procedures can be grouped into two categories</w:t>
      </w:r>
      <w:commentRangeEnd w:id="138"/>
      <w:ins w:id="140" w:author="dugalh" w:date="2018-02-18T16:06:00Z">
        <w:r w:rsidR="00BD2532">
          <w:t xml:space="preserve"> (</w:t>
        </w:r>
        <w:r w:rsidR="00BD2532">
          <w:t>SMFS is something of an anomaly as it could be considered to belong to either category</w:t>
        </w:r>
        <w:r w:rsidR="00BD2532">
          <w:t>)</w:t>
        </w:r>
      </w:ins>
      <w:r w:rsidR="00612F70">
        <w:rPr>
          <w:rStyle w:val="CommentReference"/>
        </w:rPr>
        <w:commentReference w:id="138"/>
      </w:r>
      <w:commentRangeEnd w:id="139"/>
      <w:r w:rsidR="00502B4F">
        <w:rPr>
          <w:rStyle w:val="CommentReference"/>
        </w:rPr>
        <w:commentReference w:id="139"/>
      </w:r>
      <w:r>
        <w:t>:</w:t>
      </w:r>
    </w:p>
    <w:p w14:paraId="6D8AF894" w14:textId="5065E315" w:rsidR="000D58F8" w:rsidRDefault="00026A2A" w:rsidP="009052EC">
      <w:pPr>
        <w:pStyle w:val="Bulletedlist"/>
        <w:numPr>
          <w:ilvl w:val="0"/>
          <w:numId w:val="4"/>
        </w:numPr>
      </w:pPr>
      <w:r>
        <w:t>Approaches that use some form of clustering of similar features to identify</w:t>
      </w:r>
      <w:del w:id="141" w:author="dugalh" w:date="2018-02-18T15:59:00Z">
        <w:r w:rsidDel="0071660C">
          <w:delText xml:space="preserve"> and remove</w:delText>
        </w:r>
      </w:del>
      <w:r>
        <w:t xml:space="preserve"> </w:t>
      </w:r>
      <w:ins w:id="142" w:author="dugalh" w:date="2018-02-18T15:59:00Z">
        <w:r w:rsidR="0071660C">
          <w:t xml:space="preserve">and </w:t>
        </w:r>
      </w:ins>
      <w:ins w:id="143" w:author="dugalh" w:date="2018-02-18T16:00:00Z">
        <w:r w:rsidR="0071660C">
          <w:t>isolate</w:t>
        </w:r>
      </w:ins>
      <w:ins w:id="144" w:author="dugalh" w:date="2018-02-18T15:59:00Z">
        <w:r w:rsidR="0071660C">
          <w:t xml:space="preserve"> </w:t>
        </w:r>
      </w:ins>
      <w:r>
        <w:t>redundancy</w:t>
      </w:r>
      <w:r w:rsidR="00FE3A40">
        <w:t xml:space="preserve">, </w:t>
      </w:r>
      <w:del w:id="145" w:author="dugalh" w:date="2018-02-18T16:00:00Z">
        <w:r w:rsidDel="0071660C">
          <w:delText xml:space="preserve">usually </w:delText>
        </w:r>
      </w:del>
      <w:r>
        <w:t xml:space="preserve">followed by </w:t>
      </w:r>
      <w:ins w:id="146" w:author="dugalh" w:date="2018-02-18T16:10:00Z">
        <w:r w:rsidR="00BD2532">
          <w:t xml:space="preserve">some measure of importance to </w:t>
        </w:r>
      </w:ins>
      <w:del w:id="147" w:author="dugalh" w:date="2018-02-18T16:10:00Z">
        <w:r w:rsidDel="00BD2532">
          <w:delText xml:space="preserve">a </w:delText>
        </w:r>
      </w:del>
      <w:commentRangeStart w:id="148"/>
      <w:del w:id="149" w:author="dugalh" w:date="2018-02-18T16:00:00Z">
        <w:r w:rsidDel="0071660C">
          <w:delText>ranking of</w:delText>
        </w:r>
        <w:commentRangeEnd w:id="148"/>
        <w:r w:rsidR="00E37324" w:rsidDel="0071660C">
          <w:rPr>
            <w:rStyle w:val="CommentReference"/>
          </w:rPr>
          <w:commentReference w:id="148"/>
        </w:r>
        <w:r w:rsidDel="0071660C">
          <w:delText xml:space="preserve"> cluster</w:delText>
        </w:r>
      </w:del>
      <w:r>
        <w:t xml:space="preserve"> </w:t>
      </w:r>
      <w:del w:id="150" w:author="dugalh" w:date="2018-02-18T16:07:00Z">
        <w:r w:rsidDel="00BD2532">
          <w:delText>relevance to choose features from the most</w:delText>
        </w:r>
      </w:del>
      <w:ins w:id="151" w:author="dugalh" w:date="2018-02-18T16:07:00Z">
        <w:r w:rsidR="00BD2532">
          <w:t>s</w:t>
        </w:r>
      </w:ins>
      <w:del w:id="152" w:author="dugalh" w:date="2018-02-18T16:08:00Z">
        <w:r w:rsidDel="00BD2532">
          <w:delText xml:space="preserve"> informative clusters</w:delText>
        </w:r>
      </w:del>
      <w:ins w:id="153" w:author="dugalh" w:date="2018-02-18T16:08:00Z">
        <w:r w:rsidR="00BD2532">
          <w:t>- select features with low redundancy and high relevancy</w:t>
        </w:r>
      </w:ins>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Del="00BD2532" w:rsidRDefault="009162F6" w:rsidP="004C7251">
      <w:pPr>
        <w:pStyle w:val="Newparagraph"/>
        <w:rPr>
          <w:del w:id="154" w:author="dugalh" w:date="2018-02-18T16:06:00Z"/>
        </w:rPr>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xml:space="preserve">.  Where a group of correlated features are similarly relevant, it is beneficial to select the feature with the lowest computation time or measurement cost.  Consideration of these costs can potentially result in </w:t>
      </w:r>
      <w:r>
        <w:lastRenderedPageBreak/>
        <w:t>a substantial reduction in classification computation time for this form of remote sensing problem.</w:t>
      </w:r>
    </w:p>
    <w:p w14:paraId="75BB6952" w14:textId="77777777" w:rsidR="00DB2C16" w:rsidRDefault="00DB2C16" w:rsidP="004C7251">
      <w:pPr>
        <w:pStyle w:val="Newparagraph"/>
      </w:pPr>
    </w:p>
    <w:p w14:paraId="6575E614" w14:textId="09947AA4"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del w:id="155" w:author="dugalh" w:date="2018-02-15T17:54:00Z">
        <w:r w:rsidDel="00E11FCE">
          <w:delText>With</w:delText>
        </w:r>
        <w:r w:rsidR="004A69A8" w:rsidDel="00E11FCE">
          <w:delText xml:space="preserve"> the advent of </w:delText>
        </w:r>
        <w:r w:rsidR="00DB43AD" w:rsidDel="00E11FCE">
          <w:delText>‘</w:delText>
        </w:r>
        <w:r w:rsidR="004A69A8" w:rsidDel="00E11FCE">
          <w:delText>big data</w:delText>
        </w:r>
        <w:r w:rsidR="00DB43AD" w:rsidDel="00E11FCE">
          <w:delText>’</w:delText>
        </w:r>
        <w:r w:rsidR="00C2670B" w:rsidDel="00E11FCE">
          <w:delText xml:space="preserve"> in remote sensing</w:delText>
        </w:r>
        <w:r w:rsidR="00AF5C1B" w:rsidDel="00E11FCE">
          <w:delText>,</w:delText>
        </w:r>
      </w:del>
      <w:ins w:id="156" w:author="dugalh" w:date="2018-02-15T17:54:00Z">
        <w:r w:rsidR="00E11FCE">
          <w:t>As the size of remote sensing data increases,</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follows the c</w:t>
      </w:r>
      <w:del w:id="157" w:author="dugalh" w:date="2018-02-18T16:18:00Z">
        <w:r w:rsidR="00362D8B" w:rsidDel="00884DD9">
          <w:delText xml:space="preserve">lustering </w:delText>
        </w:r>
        <w:r w:rsidR="004027D2" w:rsidDel="00884DD9">
          <w:delText xml:space="preserve">and </w:delText>
        </w:r>
        <w:commentRangeStart w:id="158"/>
        <w:r w:rsidR="004027D2" w:rsidDel="00884DD9">
          <w:delText xml:space="preserve">ranking </w:delText>
        </w:r>
        <w:commentRangeEnd w:id="158"/>
        <w:r w:rsidR="00673AF7" w:rsidDel="00884DD9">
          <w:rPr>
            <w:rStyle w:val="CommentReference"/>
          </w:rPr>
          <w:commentReference w:id="158"/>
        </w:r>
        <w:r w:rsidR="001852C2" w:rsidDel="00884DD9">
          <w:delText>approach</w:delText>
        </w:r>
        <w:r w:rsidR="00362D8B" w:rsidDel="00884DD9">
          <w:delText xml:space="preserve"> </w:delText>
        </w:r>
        <w:r w:rsidR="004E0D08" w:rsidDel="00884DD9">
          <w:delText>(</w:delText>
        </w:r>
      </w:del>
      <w:r w:rsidR="00362D8B">
        <w:t xml:space="preserve">category </w:t>
      </w:r>
      <w:r w:rsidR="009162F6">
        <w:t xml:space="preserve">1 </w:t>
      </w:r>
      <w:ins w:id="159" w:author="dugalh" w:date="2018-02-18T16:18:00Z">
        <w:r w:rsidR="00884DD9">
          <w:t xml:space="preserve">approach </w:t>
        </w:r>
      </w:ins>
      <w:r w:rsidR="004027D2">
        <w:t>above</w:t>
      </w:r>
      <w:del w:id="160" w:author="dugalh" w:date="2018-02-18T16:18:00Z">
        <w:r w:rsidR="004E0D08" w:rsidDel="00884DD9">
          <w:delText>)</w:delText>
        </w:r>
      </w:del>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161" w:name="_Ref475980656"/>
      <w:r>
        <w:t>Formulation</w:t>
      </w:r>
      <w:bookmarkEnd w:id="161"/>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lastRenderedPageBreak/>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27DAE262"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 xml:space="preserve">at </w:t>
      </w:r>
      <w:r w:rsidR="00031908">
        <w:lastRenderedPageBreak/>
        <w:t>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t>[</w:t>
      </w:r>
      <w:bookmarkStart w:id="162"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62"/>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22B50FBC"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163" w:name="_Ref463338697"/>
            <w:bookmarkStart w:id="164" w:name="_Ref463338703"/>
            <w:r w:rsidRPr="003B5532">
              <w:t>(</w:t>
            </w:r>
            <w:r>
              <w:fldChar w:fldCharType="begin"/>
            </w:r>
            <w:r>
              <w:instrText xml:space="preserve"> SEQ MyEquation \* ARABIC </w:instrText>
            </w:r>
            <w:r>
              <w:fldChar w:fldCharType="separate"/>
            </w:r>
            <w:r w:rsidR="00567C56">
              <w:rPr>
                <w:noProof/>
              </w:rPr>
              <w:t>1</w:t>
            </w:r>
            <w:r>
              <w:fldChar w:fldCharType="end"/>
            </w:r>
            <w:bookmarkEnd w:id="163"/>
            <w:r w:rsidRPr="003B5532">
              <w:t>)</w:t>
            </w:r>
            <w:bookmarkEnd w:id="164"/>
          </w:p>
        </w:tc>
      </w:tr>
    </w:tbl>
    <w:p w14:paraId="6AA4B7B1" w14:textId="3F9317F2"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lastRenderedPageBreak/>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65" w:name="_Ref453592367"/>
      <w:bookmarkStart w:id="166" w:name="_Ref464223017"/>
      <w:r>
        <w:t xml:space="preserve">Data </w:t>
      </w:r>
      <w:bookmarkEnd w:id="165"/>
      <w:r w:rsidR="004D3E92">
        <w:t>Sets</w:t>
      </w:r>
      <w:bookmarkEnd w:id="166"/>
    </w:p>
    <w:p w14:paraId="1B704381" w14:textId="2AC6E8E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w:t>
      </w:r>
      <w:r w:rsidR="00DF69DD">
        <w:lastRenderedPageBreak/>
        <w:t>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167"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167"/>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lastRenderedPageBreak/>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80051"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lastRenderedPageBreak/>
        <w:t>[</w:t>
      </w:r>
      <w:bookmarkStart w:id="168"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168"/>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lastRenderedPageBreak/>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lastRenderedPageBreak/>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169"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169"/>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170"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170"/>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lastRenderedPageBreak/>
        <w:t>[</w:t>
      </w:r>
      <w:bookmarkStart w:id="171"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71"/>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45222ED"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72"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72"/>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73"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74"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74"/>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73"/>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w:t>
      </w:r>
      <w:r w:rsidR="00714EC2">
        <w:lastRenderedPageBreak/>
        <w:t xml:space="preserve">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834A5F8" w14:textId="1E8C3CED" w:rsidR="00884DD9" w:rsidRPr="00884DD9" w:rsidRDefault="00CE1864" w:rsidP="00884DD9">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84DD9" w:rsidRPr="00884DD9">
        <w:rPr>
          <w:noProof/>
        </w:rPr>
        <w:t xml:space="preserve">Bishop, Christopher M. 2003. </w:t>
      </w:r>
      <w:r w:rsidR="00884DD9" w:rsidRPr="00884DD9">
        <w:rPr>
          <w:i/>
          <w:iCs/>
          <w:noProof/>
        </w:rPr>
        <w:t>Neural Networks for Pattern Recognition</w:t>
      </w:r>
      <w:r w:rsidR="00884DD9" w:rsidRPr="00884DD9">
        <w:rPr>
          <w:noProof/>
        </w:rPr>
        <w:t>. New York: Oxford University Press. doi:10.1002/0470854774.</w:t>
      </w:r>
    </w:p>
    <w:p w14:paraId="76CFED23"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Blaschke, T. 2010. “Object Based Image Analysis for Remote Sensing.” </w:t>
      </w:r>
      <w:r w:rsidRPr="00884DD9">
        <w:rPr>
          <w:i/>
          <w:iCs/>
          <w:noProof/>
        </w:rPr>
        <w:t>ISPRS Journal of Photogrammetry and Remote Sensing</w:t>
      </w:r>
      <w:r w:rsidRPr="00884DD9">
        <w:rPr>
          <w:noProof/>
        </w:rPr>
        <w:t xml:space="preserve"> 65 (1). Elsevier B.V.: 2–16. doi:10.1016/j.isprsjprs.2009.06.004.</w:t>
      </w:r>
    </w:p>
    <w:p w14:paraId="21C953F3"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Breiman, Leo. 2001. “Random Forests.” </w:t>
      </w:r>
      <w:r w:rsidRPr="00884DD9">
        <w:rPr>
          <w:i/>
          <w:iCs/>
          <w:noProof/>
        </w:rPr>
        <w:t>Machine Learning</w:t>
      </w:r>
      <w:r w:rsidRPr="00884DD9">
        <w:rPr>
          <w:noProof/>
        </w:rPr>
        <w:t xml:space="preserve"> 45 (1): 5–32. doi:10.1023/A:1010933404324.</w:t>
      </w:r>
    </w:p>
    <w:p w14:paraId="43A64B0C"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Brown, Gavin, Adam Pocock, Ming-Jie Zhao, and Mikel Lujan. 2012. “Conditional Likelihood Maximisation: A Unifying Framework for Mutual Information Feature Selection.” </w:t>
      </w:r>
      <w:r w:rsidRPr="00884DD9">
        <w:rPr>
          <w:i/>
          <w:iCs/>
          <w:noProof/>
        </w:rPr>
        <w:t>Journal of Machine Learning Research</w:t>
      </w:r>
      <w:r w:rsidRPr="00884DD9">
        <w:rPr>
          <w:noProof/>
        </w:rPr>
        <w:t xml:space="preserve"> 13: 27–66. doi:10.1016/j.patcog.2015.11.007.</w:t>
      </w:r>
    </w:p>
    <w:p w14:paraId="5D99E6EC"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lastRenderedPageBreak/>
        <w:t xml:space="preserve">Burges, Christopher J.C. 1998. “A Tutorial on Support Vector Machines for Pattern Recognition.” </w:t>
      </w:r>
      <w:r w:rsidRPr="00884DD9">
        <w:rPr>
          <w:i/>
          <w:iCs/>
          <w:noProof/>
        </w:rPr>
        <w:t>Data Mining and Knowledge Discovery</w:t>
      </w:r>
      <w:r w:rsidRPr="00884DD9">
        <w:rPr>
          <w:noProof/>
        </w:rPr>
        <w:t xml:space="preserve"> 2 (2): 121–167. doi:10.1023/A:1009715923555.</w:t>
      </w:r>
    </w:p>
    <w:p w14:paraId="743CC439"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Chen, Xi, and Yanfeng Gu. 2015. “Class-Specific Feature Selection With Local Geometric Structure and Discriminative Information Based on Sparse Similar Samples.” </w:t>
      </w:r>
      <w:r w:rsidRPr="00884DD9">
        <w:rPr>
          <w:i/>
          <w:iCs/>
          <w:noProof/>
        </w:rPr>
        <w:t>IEEE Geoscience and Remote Sensing Letters</w:t>
      </w:r>
      <w:r w:rsidRPr="00884DD9">
        <w:rPr>
          <w:noProof/>
        </w:rPr>
        <w:t xml:space="preserve"> 12 (7): 1392–1396. doi:10.1109/LGRS.2015.2402205.</w:t>
      </w:r>
    </w:p>
    <w:p w14:paraId="5A40AC67"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Chen, Xi, Gongjian Zhou, Yushi Chen, Guofan Shao, and Yanfeng Gu. 2017. “Supervised Multiview Feature Selection Exploring Homogeneity and Heterogeneity with L1,2 -Norm and Automatic View Generation.” </w:t>
      </w:r>
      <w:r w:rsidRPr="00884DD9">
        <w:rPr>
          <w:i/>
          <w:iCs/>
          <w:noProof/>
        </w:rPr>
        <w:t>IEEE Transactions on Geoscience and Remote Sensing</w:t>
      </w:r>
      <w:r w:rsidRPr="00884DD9">
        <w:rPr>
          <w:noProof/>
        </w:rPr>
        <w:t xml:space="preserve"> 55 (4): 2074–2088. doi:10.1109/TGRS.2016.2636329.</w:t>
      </w:r>
    </w:p>
    <w:p w14:paraId="7E22C242"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Chi, Mingmin, Antonio Plaza, Jon Atli Benediktsson, Zhongyi Sun, Jinsheng Shen, and Yangyong Zhu. 2016. “Big Data for Remote Sensing: Challenges and Opportunities.” </w:t>
      </w:r>
      <w:r w:rsidRPr="00884DD9">
        <w:rPr>
          <w:i/>
          <w:iCs/>
          <w:noProof/>
        </w:rPr>
        <w:t>Proceedings of the IEEE</w:t>
      </w:r>
      <w:r w:rsidRPr="00884DD9">
        <w:rPr>
          <w:noProof/>
        </w:rPr>
        <w:t xml:space="preserve"> 104 (11): 2207–2219. doi:10.1109/JPROC.2016.2598228.</w:t>
      </w:r>
    </w:p>
    <w:p w14:paraId="16834BD3"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Cukur, Huseyin, Hamidullah Binol, Faruk Sukru Uslu, Yusuf Kalayci, and Abdullah Bal. 2015. “Cross Correlation Based Clustering for Feature Selection in Hyperspectral Imagery.” In </w:t>
      </w:r>
      <w:r w:rsidRPr="00884DD9">
        <w:rPr>
          <w:i/>
          <w:iCs/>
          <w:noProof/>
        </w:rPr>
        <w:t>2015 9th International Conference on Electrical and Electronics Engineering (ELECO)</w:t>
      </w:r>
      <w:r w:rsidRPr="00884DD9">
        <w:rPr>
          <w:noProof/>
        </w:rPr>
        <w:t>, 232–236. Bursa: IEEE. doi:10.1109/ELECO.2015.7394552.</w:t>
      </w:r>
    </w:p>
    <w:p w14:paraId="46009C38"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Duin, R P W, and David M. J. Tax. 2005. “Statistical Pattern Recognition.” In </w:t>
      </w:r>
      <w:r w:rsidRPr="00884DD9">
        <w:rPr>
          <w:i/>
          <w:iCs/>
          <w:noProof/>
        </w:rPr>
        <w:t>Handbook of Pattern Recognition and Computer Vision, 3rd Ed.</w:t>
      </w:r>
      <w:r w:rsidRPr="00884DD9">
        <w:rPr>
          <w:noProof/>
        </w:rPr>
        <w:t>, edited by CH Chen and PSP Wang, 1–21. Singapore: World Scientific. doi:10.1142/9789812775320_0001.</w:t>
      </w:r>
    </w:p>
    <w:p w14:paraId="2075DD86"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GIC. 2014. “Hyperspectral Remote Sensing Scenes.” http://www.ehu.eus/ccwintco/index.php?title=Hyperspectral_Remote_Sensing_Scenes.</w:t>
      </w:r>
    </w:p>
    <w:p w14:paraId="64C0149A"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Gui, Jie, Zhenan Sun, Shuiwang Ji, Dacheng Tao, and Tieniu Tan. 2016. “Feature Selection Based on Structured Sparsity: A Comprehensive Study.” </w:t>
      </w:r>
      <w:r w:rsidRPr="00884DD9">
        <w:rPr>
          <w:i/>
          <w:iCs/>
          <w:noProof/>
        </w:rPr>
        <w:t>IEEE Transactions on Neural Networks and Learning Systems</w:t>
      </w:r>
      <w:r w:rsidRPr="00884DD9">
        <w:rPr>
          <w:noProof/>
        </w:rPr>
        <w:t xml:space="preserve"> 28 (7): 1–18. doi:10.1109/TNNLS.2016.2551724.</w:t>
      </w:r>
    </w:p>
    <w:p w14:paraId="37E33741"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Guyon, Isabelle, and Andre Elisseeff. 2003. “An Introduction to Variable and Feature Selection.” </w:t>
      </w:r>
      <w:r w:rsidRPr="00884DD9">
        <w:rPr>
          <w:i/>
          <w:iCs/>
          <w:noProof/>
        </w:rPr>
        <w:t>Journal ofMachine Learning Research</w:t>
      </w:r>
      <w:r w:rsidRPr="00884DD9">
        <w:rPr>
          <w:noProof/>
        </w:rPr>
        <w:t xml:space="preserve"> 3: 1157–1182. doi:10.1016/j.aca.2011.07.027.</w:t>
      </w:r>
    </w:p>
    <w:p w14:paraId="22CB9441"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Guyon, Isabelle, Jason Weston, Stephen Barnhill, and Vladimir Vapnik. 2002. “Gene Selection for Cancer Classification Using Support Vector Machines.” </w:t>
      </w:r>
      <w:r w:rsidRPr="00884DD9">
        <w:rPr>
          <w:i/>
          <w:iCs/>
          <w:noProof/>
        </w:rPr>
        <w:t>Machine Learning</w:t>
      </w:r>
      <w:r w:rsidRPr="00884DD9">
        <w:rPr>
          <w:noProof/>
        </w:rPr>
        <w:t xml:space="preserve"> 46 (1–3): 389–422. doi:10.1023/A:1012487302797.</w:t>
      </w:r>
    </w:p>
    <w:p w14:paraId="77033AB5"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Hand, David J, and Kerning Yu. 2001. “Idiot’s Bayes - Not So Stupid After All?” </w:t>
      </w:r>
      <w:r w:rsidRPr="00884DD9">
        <w:rPr>
          <w:i/>
          <w:iCs/>
          <w:noProof/>
        </w:rPr>
        <w:t>International Statisitical Review</w:t>
      </w:r>
      <w:r w:rsidRPr="00884DD9">
        <w:rPr>
          <w:noProof/>
        </w:rPr>
        <w:t xml:space="preserve"> 69 (3): 385–398.</w:t>
      </w:r>
    </w:p>
    <w:p w14:paraId="51F01B54"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lastRenderedPageBreak/>
        <w:t xml:space="preserve">Inza, Iñaki, Pedro Larrañaga, Rosa Blanco, and Antonio J. Cerrolaza. 2004. “Filter versus Wrapper Gene Selection Approaches in DNA Microarray Domains.” </w:t>
      </w:r>
      <w:r w:rsidRPr="00884DD9">
        <w:rPr>
          <w:i/>
          <w:iCs/>
          <w:noProof/>
        </w:rPr>
        <w:t>Artificial Intelligence in Medicine</w:t>
      </w:r>
      <w:r w:rsidRPr="00884DD9">
        <w:rPr>
          <w:noProof/>
        </w:rPr>
        <w:t xml:space="preserve"> 31 (2): 91–103. doi:10.1016/j.artmed.2004.01.007.</w:t>
      </w:r>
    </w:p>
    <w:p w14:paraId="03553CD0"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Jain, Anil K, Robert P W Duin, and Jianchang Mao. 2000. “Statistical Pattern Recognition: A Review.” </w:t>
      </w:r>
      <w:r w:rsidRPr="00884DD9">
        <w:rPr>
          <w:i/>
          <w:iCs/>
          <w:noProof/>
        </w:rPr>
        <w:t>IEEE Transactions on Pattern Analysis and Machine Intelligence</w:t>
      </w:r>
      <w:r w:rsidRPr="00884DD9">
        <w:rPr>
          <w:noProof/>
        </w:rPr>
        <w:t xml:space="preserve"> 22 (1): 4–37.</w:t>
      </w:r>
    </w:p>
    <w:p w14:paraId="780A9C20"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Johnson, Brian, and Zhixiao Xie. 2013. “Classifying a High Resolution Image of an Urban Area Using Super-Object Information.” </w:t>
      </w:r>
      <w:r w:rsidRPr="00884DD9">
        <w:rPr>
          <w:i/>
          <w:iCs/>
          <w:noProof/>
        </w:rPr>
        <w:t>ISPRS Journal of Photogrammetry and Remote Sensing</w:t>
      </w:r>
      <w:r w:rsidRPr="00884DD9">
        <w:rPr>
          <w:noProof/>
        </w:rPr>
        <w:t xml:space="preserve"> 83 (September): 40–49. doi:10.1016/j.isprsjprs.2013.05.008.</w:t>
      </w:r>
    </w:p>
    <w:p w14:paraId="4A146A0B"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Kalousis, Alexandros, Julien Prados, and Melanie Hilario. 2007. “Stability of Feature Selection Algorithms: A Study on High-Dimensional Spaces.” </w:t>
      </w:r>
      <w:r w:rsidRPr="00884DD9">
        <w:rPr>
          <w:i/>
          <w:iCs/>
          <w:noProof/>
        </w:rPr>
        <w:t>Knowledge and Information Systems</w:t>
      </w:r>
      <w:r w:rsidRPr="00884DD9">
        <w:rPr>
          <w:noProof/>
        </w:rPr>
        <w:t xml:space="preserve"> 12 (1): 95–116. doi:10.1007/s10115-006-0040-8.</w:t>
      </w:r>
    </w:p>
    <w:p w14:paraId="0C35007D"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Kononenko, Igor, E Šimec, and M Robnik-Šikonja. 1997. “Overcoming the Myopia of Inductive Learning Algorithms with RELIEFF.” </w:t>
      </w:r>
      <w:r w:rsidRPr="00884DD9">
        <w:rPr>
          <w:i/>
          <w:iCs/>
          <w:noProof/>
        </w:rPr>
        <w:t>Applied Intelligence</w:t>
      </w:r>
      <w:r w:rsidRPr="00884DD9">
        <w:rPr>
          <w:noProof/>
        </w:rPr>
        <w:t xml:space="preserve"> 7 (1): 39–55. doi:10.1023/A:1008280620621.</w:t>
      </w:r>
    </w:p>
    <w:p w14:paraId="686082BD"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Kuncheva, L I. 2007. “A Stability Index for Feature Selection.” In </w:t>
      </w:r>
      <w:r w:rsidRPr="00884DD9">
        <w:rPr>
          <w:i/>
          <w:iCs/>
          <w:noProof/>
        </w:rPr>
        <w:t>International Multi-Conference: Artificial Intelligence and Applications</w:t>
      </w:r>
      <w:r w:rsidRPr="00884DD9">
        <w:rPr>
          <w:noProof/>
        </w:rPr>
        <w:t>, 390–395. Innsbruck, Austria: IASTED.</w:t>
      </w:r>
    </w:p>
    <w:p w14:paraId="598489DD"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Li, Shengqiao, E James Harner, and Donald a Adjeroh. 2011. “Random KNN Feature Selection - a Fast and Stable Alternative to Random Forests.” </w:t>
      </w:r>
      <w:r w:rsidRPr="00884DD9">
        <w:rPr>
          <w:i/>
          <w:iCs/>
          <w:noProof/>
        </w:rPr>
        <w:t>BMC Bioinformatics</w:t>
      </w:r>
      <w:r w:rsidRPr="00884DD9">
        <w:rPr>
          <w:noProof/>
        </w:rPr>
        <w:t xml:space="preserve"> 12 (1). BioMed Central Ltd: 450. doi:10.1186/1471-2105-12-450.</w:t>
      </w:r>
    </w:p>
    <w:p w14:paraId="4CA9D121"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Lichman, M. 2013. “UCI Machine Learning Repository.” http://archive.ics.uci.edu/ml.</w:t>
      </w:r>
    </w:p>
    <w:p w14:paraId="29C8C3C5"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MathWorks. 2016. “Hierarchical Clustering - Statistics and Machine Learning Toolbox.” </w:t>
      </w:r>
      <w:r w:rsidRPr="00884DD9">
        <w:rPr>
          <w:i/>
          <w:iCs/>
          <w:noProof/>
        </w:rPr>
        <w:t>Matlab Documentation</w:t>
      </w:r>
      <w:r w:rsidRPr="00884DD9">
        <w:rPr>
          <w:noProof/>
        </w:rPr>
        <w:t>. https://www.mathworks.com/help/stats/hierarchical-clustering.html.</w:t>
      </w:r>
    </w:p>
    <w:p w14:paraId="160B1BCF"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Mishra, K K, and Sandeep Harit. 2010. “A Fast Algorithm for Finding the Non Dominated Set in Multi Objective Optimization.” </w:t>
      </w:r>
      <w:r w:rsidRPr="00884DD9">
        <w:rPr>
          <w:i/>
          <w:iCs/>
          <w:noProof/>
        </w:rPr>
        <w:t>Multi-Objective Optimization Using Evolutionary Algorithms</w:t>
      </w:r>
      <w:r w:rsidRPr="00884DD9">
        <w:rPr>
          <w:noProof/>
        </w:rPr>
        <w:t xml:space="preserve"> 1 (25): 35–39.</w:t>
      </w:r>
    </w:p>
    <w:p w14:paraId="4336935D"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Mitra, Pabitra, C A Murthy, and Sankar K Pal. 2002. “Unsupervised Feature Selection Using Feature Similarity.” </w:t>
      </w:r>
      <w:r w:rsidRPr="00884DD9">
        <w:rPr>
          <w:i/>
          <w:iCs/>
          <w:noProof/>
        </w:rPr>
        <w:t>IEEE Transactions on Pattern Analysis and Machine Intelligence PAMI</w:t>
      </w:r>
      <w:r w:rsidRPr="00884DD9">
        <w:rPr>
          <w:noProof/>
        </w:rPr>
        <w:t xml:space="preserve"> 24 (3): 301–312. doi:10.1109/34.990133.</w:t>
      </w:r>
    </w:p>
    <w:p w14:paraId="1FC03559"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Sahu, Barnali, and Debahuti Mishra. 2011. “A Novel Approach for Selecting Informative Genes from Gene Expression Data Using Signal-to-Noise Ratio and T-Statistics.” In </w:t>
      </w:r>
      <w:r w:rsidRPr="00884DD9">
        <w:rPr>
          <w:i/>
          <w:iCs/>
          <w:noProof/>
        </w:rPr>
        <w:t xml:space="preserve">2011 2nd International Conference on Computer and Communication Technology </w:t>
      </w:r>
      <w:r w:rsidRPr="00884DD9">
        <w:rPr>
          <w:i/>
          <w:iCs/>
          <w:noProof/>
        </w:rPr>
        <w:lastRenderedPageBreak/>
        <w:t>(ICCCT-2011)</w:t>
      </w:r>
      <w:r w:rsidRPr="00884DD9">
        <w:rPr>
          <w:noProof/>
        </w:rPr>
        <w:t>, 5–10. Allahabad, India: IEEE. doi:10.1109/ICCCT.2011.6075207.</w:t>
      </w:r>
    </w:p>
    <w:p w14:paraId="2BCB53A7"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Schölkopf, Bernhard, Alexander Smola, and Klaus-Robert Müller. 1998. “Nonlinear Component Analysis as a Kernel Eigenvalue Problem.” </w:t>
      </w:r>
      <w:r w:rsidRPr="00884DD9">
        <w:rPr>
          <w:i/>
          <w:iCs/>
          <w:noProof/>
        </w:rPr>
        <w:t>Neural Computation</w:t>
      </w:r>
      <w:r w:rsidRPr="00884DD9">
        <w:rPr>
          <w:noProof/>
        </w:rPr>
        <w:t xml:space="preserve"> 10 (5): 1299–1319. doi:10.1162/089976698300017467.</w:t>
      </w:r>
    </w:p>
    <w:p w14:paraId="3254E99D"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Strobl, Carolin, Anne-Laure Boulesteix, Thomas Kneib, Thomas Augustin, and Achim Zeileis. 2008. “Conditional Variable Importance for Random Forests.” </w:t>
      </w:r>
      <w:r w:rsidRPr="00884DD9">
        <w:rPr>
          <w:i/>
          <w:iCs/>
          <w:noProof/>
        </w:rPr>
        <w:t>BMC Bioinformatics</w:t>
      </w:r>
      <w:r w:rsidRPr="00884DD9">
        <w:rPr>
          <w:noProof/>
        </w:rPr>
        <w:t xml:space="preserve"> 9 (January): 307. doi:10.1186/1471-2105-9-307.</w:t>
      </w:r>
    </w:p>
    <w:p w14:paraId="7E92EB7F"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Szekely, Gabor J., and Maria L. Rizzo. 2005. “Hierarchical Clustering via Joint between-within Distances: Extending Ward’s Minimum Variance Method.” </w:t>
      </w:r>
      <w:r w:rsidRPr="00884DD9">
        <w:rPr>
          <w:i/>
          <w:iCs/>
          <w:noProof/>
        </w:rPr>
        <w:t>Journal of Classification</w:t>
      </w:r>
      <w:r w:rsidRPr="00884DD9">
        <w:rPr>
          <w:noProof/>
        </w:rPr>
        <w:t xml:space="preserve"> 22 (2): 151–183. doi:10.1007/s00357-005-0012-9.</w:t>
      </w:r>
    </w:p>
    <w:p w14:paraId="65616191"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Tolosi, Laura, and Thomas Lengauer. 2011. “Classification with Correlated Features: Unreliability of Feature Ranking and Solutions.” </w:t>
      </w:r>
      <w:r w:rsidRPr="00884DD9">
        <w:rPr>
          <w:i/>
          <w:iCs/>
          <w:noProof/>
        </w:rPr>
        <w:t>Bioinformatics</w:t>
      </w:r>
      <w:r w:rsidRPr="00884DD9">
        <w:rPr>
          <w:noProof/>
        </w:rPr>
        <w:t xml:space="preserve"> 27 (14): 1986–1994. doi:10.1093/bioinformatics/btr300.</w:t>
      </w:r>
    </w:p>
    <w:p w14:paraId="63E8F062"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TU Delft. 2015. “PRTools.” http://prtools.org/prtools/.</w:t>
      </w:r>
    </w:p>
    <w:p w14:paraId="7A5AD157"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Wang, Hua, Feiping Nie, Heng Huang, Shannon Risacher, Andrew J Saykin, Li Shen, and ADNI. 2010. “Efficient and Robust Feature Selection via Joint ℓ2, 1-Norms Minimization.” </w:t>
      </w:r>
      <w:r w:rsidRPr="00884DD9">
        <w:rPr>
          <w:i/>
          <w:iCs/>
          <w:noProof/>
        </w:rPr>
        <w:t>Advances in Neural Information Processing Systems</w:t>
      </w:r>
      <w:r w:rsidRPr="00884DD9">
        <w:rPr>
          <w:noProof/>
        </w:rPr>
        <w:t xml:space="preserve"> 23 (March): 1813–1821. doi:10.1016/j.neuroimage.2010.10.081.</w:t>
      </w:r>
    </w:p>
    <w:p w14:paraId="091DEC79"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Webb, Andrew R. 2002. </w:t>
      </w:r>
      <w:r w:rsidRPr="00884DD9">
        <w:rPr>
          <w:i/>
          <w:iCs/>
          <w:noProof/>
        </w:rPr>
        <w:t>Statistical Pattern Recognition</w:t>
      </w:r>
      <w:r w:rsidRPr="00884DD9">
        <w:rPr>
          <w:noProof/>
        </w:rPr>
        <w:t>. Chichester, UK: John Wiley &amp; Sons, Ltd. doi:10.1002/0470854774.</w:t>
      </w:r>
    </w:p>
    <w:p w14:paraId="5C0586CB"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Wu, Bo, Chongcheng Chen, Tahar Mohand Kechadi, and Liya Sun. 2013. “A Comparative Evaluation of Filter-Based Feature Selection Methods for Hyper-Spectral Band Selection.” </w:t>
      </w:r>
      <w:r w:rsidRPr="00884DD9">
        <w:rPr>
          <w:i/>
          <w:iCs/>
          <w:noProof/>
        </w:rPr>
        <w:t>International Journal of Remote Sensing</w:t>
      </w:r>
      <w:r w:rsidRPr="00884DD9">
        <w:rPr>
          <w:noProof/>
        </w:rPr>
        <w:t xml:space="preserve"> 34 (22): 7974–7990. doi:10.1080/01431161.2013.827815.</w:t>
      </w:r>
    </w:p>
    <w:p w14:paraId="5B10F35C"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Yang, Howard Hua, and John Moody. 1999. “Data Visualization and Feature Selection: New Algorithms for Nongaussian Data.” </w:t>
      </w:r>
      <w:r w:rsidRPr="00884DD9">
        <w:rPr>
          <w:i/>
          <w:iCs/>
          <w:noProof/>
        </w:rPr>
        <w:t>Advances in Neural Information Processing Systems</w:t>
      </w:r>
      <w:r w:rsidRPr="00884DD9">
        <w:rPr>
          <w:noProof/>
        </w:rPr>
        <w:t xml:space="preserve"> 12 (Mi): 687–693.</w:t>
      </w:r>
    </w:p>
    <w:p w14:paraId="3454F38E"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Yousef, Malik, Segun Jung, Louise C Showe, and Michael K Showe. 2007. “Recursive Cluster Elimination (RCE) for Classification and Feature Selection from Gene Expression Data.” </w:t>
      </w:r>
      <w:r w:rsidRPr="00884DD9">
        <w:rPr>
          <w:i/>
          <w:iCs/>
          <w:noProof/>
        </w:rPr>
        <w:t>BMC Bioinformatics</w:t>
      </w:r>
      <w:r w:rsidRPr="00884DD9">
        <w:rPr>
          <w:noProof/>
        </w:rPr>
        <w:t xml:space="preserve"> 8 (144). doi:10.1186/1471-2105-8-144.</w:t>
      </w:r>
    </w:p>
    <w:p w14:paraId="3A104DFA" w14:textId="77777777" w:rsidR="00884DD9" w:rsidRPr="00884DD9" w:rsidRDefault="00884DD9" w:rsidP="00884DD9">
      <w:pPr>
        <w:widowControl w:val="0"/>
        <w:autoSpaceDE w:val="0"/>
        <w:autoSpaceDN w:val="0"/>
        <w:adjustRightInd w:val="0"/>
        <w:spacing w:line="360" w:lineRule="auto"/>
        <w:ind w:left="480" w:hanging="480"/>
        <w:rPr>
          <w:noProof/>
        </w:rPr>
      </w:pPr>
      <w:r w:rsidRPr="00884DD9">
        <w:rPr>
          <w:noProof/>
        </w:rPr>
        <w:t xml:space="preserve">Yu, Lei, and Huan Liu. 2004. “Efficient Feature Selection via Analysis of Relevance and Redundancy.” </w:t>
      </w:r>
      <w:r w:rsidRPr="00884DD9">
        <w:rPr>
          <w:i/>
          <w:iCs/>
          <w:noProof/>
        </w:rPr>
        <w:t>Journal of Machine Learning Research</w:t>
      </w:r>
      <w:r w:rsidRPr="00884DD9">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C80051" w:rsidRDefault="00C80051">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C80051" w:rsidRDefault="00C80051">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1E8E5024" w:rsidR="00106535" w:rsidRDefault="00106535">
      <w:pPr>
        <w:pStyle w:val="CommentText"/>
      </w:pPr>
      <w:r>
        <w:rPr>
          <w:rStyle w:val="CommentReference"/>
        </w:rPr>
        <w:annotationRef/>
      </w:r>
      <w:r>
        <w:t>If I am to differentiate our method with SMFS, I should differentiate our method with all similar methods.  This will make the paper quite cumbersome if I go into too much detail.</w:t>
      </w:r>
      <w:r w:rsidR="00502B4F">
        <w:t xml:space="preserve">  So I will try and keep it brief in the paper.</w:t>
      </w:r>
    </w:p>
    <w:p w14:paraId="21DB9574" w14:textId="77777777" w:rsidR="00106535" w:rsidRDefault="00106535">
      <w:pPr>
        <w:pStyle w:val="CommentText"/>
      </w:pPr>
    </w:p>
    <w:p w14:paraId="4BD80334" w14:textId="54A53FEE" w:rsidR="00106535" w:rsidRDefault="00502B4F">
      <w:pPr>
        <w:pStyle w:val="CommentText"/>
      </w:pPr>
      <w:r>
        <w:t xml:space="preserve">To summarise: </w:t>
      </w:r>
      <w:r w:rsidR="00106535">
        <w:t>Major differences with SMFS are:</w:t>
      </w:r>
    </w:p>
    <w:p w14:paraId="04D3EF7F" w14:textId="77777777" w:rsidR="00106535" w:rsidRDefault="00106535" w:rsidP="00106535">
      <w:pPr>
        <w:pStyle w:val="CommentText"/>
        <w:numPr>
          <w:ilvl w:val="0"/>
          <w:numId w:val="31"/>
        </w:numPr>
      </w:pPr>
      <w:r>
        <w:t>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are fairly similar clustering methods.</w:t>
      </w:r>
    </w:p>
    <w:p w14:paraId="54383F77" w14:textId="7F9D8D49" w:rsidR="00106535" w:rsidRDefault="00106535" w:rsidP="00106535">
      <w:pPr>
        <w:pStyle w:val="CommentText"/>
        <w:numPr>
          <w:ilvl w:val="0"/>
          <w:numId w:val="31"/>
        </w:numPr>
      </w:pPr>
      <w:r>
        <w:t>SMFS uses a distance measure for similarity of features, we use correlation.  A distance measure will not detect correlated features if they are not close.</w:t>
      </w:r>
      <w:r w:rsidR="00502B4F">
        <w:t xml:space="preserve">  Eg </w:t>
      </w:r>
      <w:r w:rsidR="00F243FF">
        <w:t xml:space="preserve">if </w:t>
      </w:r>
      <w:r w:rsidR="00502B4F">
        <w:t>they are linearly scaled versions of each other.  This is a weakness of SMFS IMO which could easily be remedied.</w:t>
      </w:r>
    </w:p>
    <w:p w14:paraId="2D42B289" w14:textId="5A423230" w:rsidR="00106535" w:rsidRDefault="00106535" w:rsidP="00106535">
      <w:pPr>
        <w:pStyle w:val="CommentText"/>
        <w:numPr>
          <w:ilvl w:val="0"/>
          <w:numId w:val="31"/>
        </w:numPr>
      </w:pPr>
      <w:r>
        <w:t xml:space="preserve">We allow </w:t>
      </w:r>
      <w:r w:rsidR="00F243FF">
        <w:t xml:space="preserve">optional </w:t>
      </w:r>
      <w:r>
        <w:t>user choice of features so that fast or cheap features can be preferred.  SMFS chooses features automatically.</w:t>
      </w:r>
    </w:p>
    <w:p w14:paraId="3701C9AC" w14:textId="31578FE5" w:rsidR="00502B4F" w:rsidRDefault="00106535"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w:t>
      </w:r>
      <w:r w:rsidR="00502B4F">
        <w:t xml:space="preserve"> measure which, while heuristic, does not require a linear dependency between features and class labels or a linear separability.</w:t>
      </w:r>
    </w:p>
    <w:p w14:paraId="0FA721DB" w14:textId="28D7F34D" w:rsidR="00FC7A4C" w:rsidRDefault="00FC7A4C" w:rsidP="00106535">
      <w:pPr>
        <w:pStyle w:val="CommentText"/>
        <w:numPr>
          <w:ilvl w:val="0"/>
          <w:numId w:val="31"/>
        </w:numPr>
      </w:pPr>
      <w:r>
        <w:t xml:space="preserve">Their </w:t>
      </w:r>
      <w:r w:rsidR="00F243FF">
        <w:t>method</w:t>
      </w:r>
      <w:r>
        <w:t xml:space="preserve"> requires the choice of  </w:t>
      </w:r>
      <w:r w:rsidR="00F243FF">
        <w:t xml:space="preserve">the </w:t>
      </w:r>
      <w:r>
        <w:t>weight of the regularisation term</w:t>
      </w:r>
      <w:r w:rsidR="00F243FF">
        <w:t xml:space="preserve"> which affects the trade-off between relevancy and redundancy.  In our method the trade-off is decoupled i.e. we  first identify redundancy and then relevancy.</w:t>
      </w:r>
    </w:p>
    <w:p w14:paraId="40C78190" w14:textId="72A7BFE9" w:rsidR="00106535" w:rsidRDefault="00502B4F" w:rsidP="00106535">
      <w:pPr>
        <w:pStyle w:val="CommentText"/>
        <w:numPr>
          <w:ilvl w:val="0"/>
          <w:numId w:val="31"/>
        </w:numPr>
      </w:pPr>
      <w:r>
        <w:t xml:space="preserve">QP optimisation in SMFS is slow and memory hungry.  Our method does not have these limitations. </w:t>
      </w:r>
      <w:r w:rsidR="00106535">
        <w:t xml:space="preserve">  </w:t>
      </w:r>
    </w:p>
  </w:comment>
  <w:comment w:id="3" w:author="Reviewer2" w:date="2018-02-14T16:26:00Z" w:initials="rev2">
    <w:p w14:paraId="55B4901F" w14:textId="716CA381" w:rsidR="00C80051" w:rsidRDefault="00C80051">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C80051" w:rsidRDefault="00C80051">
      <w:pPr>
        <w:pStyle w:val="CommentText"/>
      </w:pPr>
      <w:r>
        <w:rPr>
          <w:rStyle w:val="CommentReference"/>
        </w:rPr>
        <w:annotationRef/>
      </w:r>
      <w:r>
        <w:t>The grammatical errors must be corrected. For example, in page 2, lines 45-48, “increase” should be changed to “is increased”.</w:t>
      </w:r>
    </w:p>
  </w:comment>
  <w:comment w:id="8" w:author="Reviewer1" w:date="2018-02-14T16:15:00Z" w:initials="rev1">
    <w:p w14:paraId="56B0DBA0" w14:textId="19418F26" w:rsidR="00C80051" w:rsidRDefault="00C80051">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9" w:author="dugalh" w:date="2018-02-15T18:22:00Z" w:initials="dh">
    <w:p w14:paraId="332C4369" w14:textId="688BCA99" w:rsidR="00A92DAA" w:rsidRDefault="00A92DAA">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33" w:author="Reviewer1" w:date="2018-02-14T16:16:00Z" w:initials="rev1">
    <w:p w14:paraId="6A7EB632" w14:textId="6BEE43ED" w:rsidR="00C80051" w:rsidRDefault="00C80051">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34" w:author="dugalh" w:date="2018-02-15T18:34:00Z" w:initials="dh">
    <w:p w14:paraId="1E68AF56" w14:textId="6B3EB360" w:rsidR="000C2456" w:rsidRDefault="000C2456">
      <w:pPr>
        <w:pStyle w:val="CommentText"/>
      </w:pPr>
      <w:r>
        <w:rPr>
          <w:rStyle w:val="CommentReference"/>
        </w:rPr>
        <w:annotationRef/>
      </w:r>
      <w:r>
        <w:t>I presume he is referring to “sparsity regularisation”.  I talk about this approach below.</w:t>
      </w:r>
    </w:p>
  </w:comment>
  <w:comment w:id="36" w:author="Reviewer2" w:date="2018-02-14T16:24:00Z" w:initials="rev2">
    <w:p w14:paraId="169F676A" w14:textId="7EBE648D" w:rsidR="00C80051" w:rsidRDefault="00C80051">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37" w:author="dugalh" w:date="2018-02-15T18:50:00Z" w:initials="dh">
    <w:p w14:paraId="45328B34" w14:textId="77777777" w:rsidR="00673AF7" w:rsidRDefault="0046045C">
      <w:pPr>
        <w:pStyle w:val="CommentText"/>
      </w:pPr>
      <w:r>
        <w:rPr>
          <w:rStyle w:val="CommentReference"/>
        </w:rPr>
        <w:annotationRef/>
      </w:r>
      <w:r w:rsidR="006462C9">
        <w:t xml:space="preserve">Sparsity regularisation has </w:t>
      </w:r>
      <w:r w:rsidR="00E37324">
        <w:t xml:space="preserve">actually </w:t>
      </w:r>
      <w:r w:rsidR="006462C9">
        <w:t>been around a long time</w:t>
      </w:r>
      <w:r w:rsidR="00673AF7">
        <w:t xml:space="preserve"> although structured sparsity regularisation seems fairly new</w:t>
      </w:r>
      <w:r w:rsidR="006462C9">
        <w:t xml:space="preserve">.  </w:t>
      </w:r>
      <w:r w:rsidR="00E37324">
        <w:t xml:space="preserve">I am not </w:t>
      </w:r>
      <w:r w:rsidR="00954DB1">
        <w:t xml:space="preserve">at all </w:t>
      </w:r>
      <w:r w:rsidR="00E37324">
        <w:t>convinced that they represent something other than a filter approach.</w:t>
      </w:r>
    </w:p>
    <w:p w14:paraId="5C6E2D2E" w14:textId="77777777" w:rsidR="00673AF7" w:rsidRDefault="00673AF7">
      <w:pPr>
        <w:pStyle w:val="CommentText"/>
      </w:pPr>
    </w:p>
    <w:p w14:paraId="1A578110" w14:textId="09C83680" w:rsidR="0046045C" w:rsidRDefault="00673AF7">
      <w:pPr>
        <w:pStyle w:val="CommentText"/>
      </w:pPr>
      <w:r>
        <w:t xml:space="preserve">I describe this approach and their method below.  </w:t>
      </w:r>
      <w:r w:rsidR="006462C9">
        <w:t xml:space="preserve">  </w:t>
      </w:r>
      <w:r w:rsidR="0046045C">
        <w:t xml:space="preserve"> </w:t>
      </w:r>
    </w:p>
  </w:comment>
  <w:comment w:id="138" w:author="Reviewer2" w:date="2018-02-14T16:23:00Z" w:initials="rev2">
    <w:p w14:paraId="7F8C03C1" w14:textId="71FFB210" w:rsidR="00C80051" w:rsidRDefault="00C80051">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39" w:author="dugalh" w:date="2018-02-18T12:49:00Z" w:initials="dh">
    <w:p w14:paraId="1F21B5A4" w14:textId="6BC74F43" w:rsidR="00502B4F" w:rsidRDefault="00502B4F">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148" w:author="dugalh" w:date="2018-02-18T11:52:00Z" w:initials="dh">
    <w:p w14:paraId="032978D2" w14:textId="3D4DC690" w:rsidR="00E37324" w:rsidRDefault="00E37324">
      <w:pPr>
        <w:pStyle w:val="CommentText"/>
      </w:pPr>
      <w:r>
        <w:rPr>
          <w:rStyle w:val="CommentReference"/>
        </w:rPr>
        <w:annotationRef/>
      </w:r>
      <w:r>
        <w:t xml:space="preserve">Change this </w:t>
      </w:r>
      <w:r w:rsidR="00BD2532">
        <w:t>category to be more generic and include SMFS (and others really)</w:t>
      </w:r>
    </w:p>
  </w:comment>
  <w:comment w:id="158" w:author="dugalh" w:date="2018-02-18T12:07:00Z" w:initials="dh">
    <w:p w14:paraId="4B03D760" w14:textId="2B3180C8" w:rsidR="00673AF7" w:rsidRDefault="00673AF7">
      <w:pPr>
        <w:pStyle w:val="CommentText"/>
      </w:pPr>
      <w:r>
        <w:rPr>
          <w:rStyle w:val="CommentReference"/>
        </w:rPr>
        <w:annotationRef/>
      </w:r>
      <w:r>
        <w:t>Change this 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032978D2" w15:done="0"/>
  <w15:commentEx w15:paraId="4B03D7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FC965C" w14:textId="77777777" w:rsidR="00264C52" w:rsidRDefault="00264C52" w:rsidP="00A90339">
      <w:r>
        <w:separator/>
      </w:r>
    </w:p>
  </w:endnote>
  <w:endnote w:type="continuationSeparator" w:id="0">
    <w:p w14:paraId="7A878A35" w14:textId="77777777" w:rsidR="00264C52" w:rsidRDefault="00264C52"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78698" w14:textId="77777777" w:rsidR="00264C52" w:rsidRDefault="00264C52" w:rsidP="00A90339">
      <w:r>
        <w:separator/>
      </w:r>
    </w:p>
  </w:footnote>
  <w:footnote w:type="continuationSeparator" w:id="0">
    <w:p w14:paraId="5AD0F3C5" w14:textId="77777777" w:rsidR="00264C52" w:rsidRDefault="00264C52"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36CCA2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4C52"/>
    <w:rsid w:val="0026513A"/>
    <w:rsid w:val="002703F2"/>
    <w:rsid w:val="002712A0"/>
    <w:rsid w:val="00271631"/>
    <w:rsid w:val="002741E5"/>
    <w:rsid w:val="00276C77"/>
    <w:rsid w:val="002774A4"/>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60D"/>
    <w:rsid w:val="006B5992"/>
    <w:rsid w:val="006B747E"/>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4DD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30E9"/>
    <w:rsid w:val="00BA6268"/>
    <w:rsid w:val="00BA6732"/>
    <w:rsid w:val="00BA6C51"/>
    <w:rsid w:val="00BA6DBC"/>
    <w:rsid w:val="00BA7B4C"/>
    <w:rsid w:val="00BB168B"/>
    <w:rsid w:val="00BB6843"/>
    <w:rsid w:val="00BB7E98"/>
    <w:rsid w:val="00BC09E0"/>
    <w:rsid w:val="00BC0EFD"/>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70A"/>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37470A"/>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37470A"/>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37470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37470A"/>
    <w:p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spacing w:before="240" w:after="60"/>
      <w:ind w:left="1296" w:hanging="1296"/>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3747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470A"/>
  </w:style>
  <w:style w:type="character" w:customStyle="1" w:styleId="Heading1Char">
    <w:name w:val="Heading 1 Char"/>
    <w:aliases w:val="Heading 1 paper Char"/>
    <w:basedOn w:val="DefaultParagraphFont"/>
    <w:link w:val="Heading1"/>
    <w:rsid w:val="0037470A"/>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37470A"/>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37470A"/>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37470A"/>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37470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7470A"/>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37470A"/>
    <w:pPr>
      <w:ind w:left="284" w:hanging="284"/>
    </w:pPr>
    <w:rPr>
      <w:sz w:val="22"/>
      <w:szCs w:val="20"/>
    </w:rPr>
  </w:style>
  <w:style w:type="character" w:customStyle="1" w:styleId="FootnoteTextChar">
    <w:name w:val="Footnote Text Char"/>
    <w:basedOn w:val="DefaultParagraphFont"/>
    <w:link w:val="FootnoteText"/>
    <w:rsid w:val="0037470A"/>
    <w:rPr>
      <w:rFonts w:ascii="Times New Roman" w:eastAsia="Times New Roman" w:hAnsi="Times New Roman" w:cs="Times New Roman"/>
      <w:szCs w:val="20"/>
      <w:lang w:val="en-GB" w:eastAsia="en-GB"/>
    </w:rPr>
  </w:style>
  <w:style w:type="character" w:styleId="FootnoteReference">
    <w:name w:val="footnote reference"/>
    <w:basedOn w:val="DefaultParagraphFont"/>
    <w:rsid w:val="0037470A"/>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37470A"/>
    <w:pPr>
      <w:ind w:left="284" w:hanging="284"/>
    </w:pPr>
    <w:rPr>
      <w:sz w:val="22"/>
      <w:szCs w:val="20"/>
    </w:rPr>
  </w:style>
  <w:style w:type="character" w:customStyle="1" w:styleId="EndnoteTextChar">
    <w:name w:val="Endnote Text Char"/>
    <w:basedOn w:val="DefaultParagraphFont"/>
    <w:link w:val="EndnoteText"/>
    <w:rsid w:val="0037470A"/>
    <w:rPr>
      <w:rFonts w:ascii="Times New Roman" w:eastAsia="Times New Roman" w:hAnsi="Times New Roman" w:cs="Times New Roman"/>
      <w:szCs w:val="20"/>
      <w:lang w:val="en-GB" w:eastAsia="en-GB"/>
    </w:rPr>
  </w:style>
  <w:style w:type="character" w:styleId="EndnoteReference">
    <w:name w:val="endnote reference"/>
    <w:basedOn w:val="DefaultParagraphFont"/>
    <w:rsid w:val="0037470A"/>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37470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37470A"/>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37470A"/>
    <w:pPr>
      <w:spacing w:after="120" w:line="360" w:lineRule="auto"/>
    </w:pPr>
    <w:rPr>
      <w:b/>
      <w:sz w:val="28"/>
    </w:rPr>
  </w:style>
  <w:style w:type="paragraph" w:customStyle="1" w:styleId="Authornames">
    <w:name w:val="Author names"/>
    <w:basedOn w:val="Normal"/>
    <w:next w:val="Normal"/>
    <w:qFormat/>
    <w:rsid w:val="0037470A"/>
    <w:pPr>
      <w:spacing w:before="240" w:line="360" w:lineRule="auto"/>
    </w:pPr>
    <w:rPr>
      <w:sz w:val="28"/>
    </w:rPr>
  </w:style>
  <w:style w:type="paragraph" w:customStyle="1" w:styleId="Affiliation">
    <w:name w:val="Affiliation"/>
    <w:basedOn w:val="Normal"/>
    <w:qFormat/>
    <w:rsid w:val="0037470A"/>
    <w:pPr>
      <w:spacing w:before="240" w:line="360" w:lineRule="auto"/>
    </w:pPr>
    <w:rPr>
      <w:i/>
    </w:rPr>
  </w:style>
  <w:style w:type="paragraph" w:customStyle="1" w:styleId="Receiveddates">
    <w:name w:val="Received dates"/>
    <w:basedOn w:val="Affiliation"/>
    <w:next w:val="Normal"/>
    <w:qFormat/>
    <w:rsid w:val="0037470A"/>
  </w:style>
  <w:style w:type="paragraph" w:customStyle="1" w:styleId="Abstract">
    <w:name w:val="Abstract"/>
    <w:basedOn w:val="Normal"/>
    <w:next w:val="Keywords"/>
    <w:qFormat/>
    <w:rsid w:val="0037470A"/>
    <w:pPr>
      <w:spacing w:before="360" w:after="300" w:line="360" w:lineRule="auto"/>
      <w:ind w:left="720" w:right="567"/>
    </w:pPr>
    <w:rPr>
      <w:sz w:val="22"/>
    </w:rPr>
  </w:style>
  <w:style w:type="paragraph" w:customStyle="1" w:styleId="Keywords">
    <w:name w:val="Keywords"/>
    <w:basedOn w:val="Normal"/>
    <w:next w:val="Paragraph"/>
    <w:qFormat/>
    <w:rsid w:val="0037470A"/>
    <w:pPr>
      <w:spacing w:before="240" w:after="240" w:line="360" w:lineRule="auto"/>
      <w:ind w:left="720" w:right="567"/>
    </w:pPr>
    <w:rPr>
      <w:sz w:val="22"/>
    </w:rPr>
  </w:style>
  <w:style w:type="paragraph" w:customStyle="1" w:styleId="Correspondencedetails">
    <w:name w:val="Correspondence details"/>
    <w:basedOn w:val="Normal"/>
    <w:qFormat/>
    <w:rsid w:val="0037470A"/>
    <w:pPr>
      <w:spacing w:before="240" w:line="360" w:lineRule="auto"/>
    </w:pPr>
  </w:style>
  <w:style w:type="paragraph" w:customStyle="1" w:styleId="Displayedquotation">
    <w:name w:val="Displayed quotation"/>
    <w:basedOn w:val="Normal"/>
    <w:qFormat/>
    <w:rsid w:val="0037470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37470A"/>
    <w:pPr>
      <w:widowControl/>
      <w:numPr>
        <w:numId w:val="19"/>
      </w:numPr>
      <w:spacing w:after="240"/>
      <w:contextualSpacing/>
    </w:pPr>
  </w:style>
  <w:style w:type="paragraph" w:customStyle="1" w:styleId="Displayedequation">
    <w:name w:val="Displayed equation"/>
    <w:basedOn w:val="Normal"/>
    <w:next w:val="Paragraph"/>
    <w:qFormat/>
    <w:rsid w:val="0037470A"/>
    <w:pPr>
      <w:tabs>
        <w:tab w:val="center" w:pos="4253"/>
        <w:tab w:val="right" w:pos="8222"/>
      </w:tabs>
      <w:spacing w:before="240" w:after="240"/>
      <w:jc w:val="center"/>
    </w:pPr>
  </w:style>
  <w:style w:type="paragraph" w:customStyle="1" w:styleId="Acknowledgements">
    <w:name w:val="Acknowledgements"/>
    <w:basedOn w:val="Normal"/>
    <w:next w:val="Normal"/>
    <w:qFormat/>
    <w:rsid w:val="0037470A"/>
    <w:pPr>
      <w:spacing w:before="120" w:line="360" w:lineRule="auto"/>
    </w:pPr>
    <w:rPr>
      <w:sz w:val="22"/>
    </w:rPr>
  </w:style>
  <w:style w:type="paragraph" w:customStyle="1" w:styleId="Tabletitle">
    <w:name w:val="Table title"/>
    <w:basedOn w:val="Normal"/>
    <w:next w:val="Normal"/>
    <w:qFormat/>
    <w:rsid w:val="0037470A"/>
    <w:pPr>
      <w:spacing w:before="240" w:line="360" w:lineRule="auto"/>
    </w:pPr>
  </w:style>
  <w:style w:type="paragraph" w:customStyle="1" w:styleId="Figurecaption">
    <w:name w:val="Figure caption"/>
    <w:basedOn w:val="Normal"/>
    <w:next w:val="Normal"/>
    <w:qFormat/>
    <w:rsid w:val="0037470A"/>
    <w:pPr>
      <w:spacing w:before="240" w:line="360" w:lineRule="auto"/>
    </w:pPr>
  </w:style>
  <w:style w:type="paragraph" w:customStyle="1" w:styleId="Footnotes">
    <w:name w:val="Footnotes"/>
    <w:basedOn w:val="Normal"/>
    <w:qFormat/>
    <w:rsid w:val="0037470A"/>
    <w:pPr>
      <w:spacing w:before="120" w:line="360" w:lineRule="auto"/>
      <w:ind w:left="482" w:hanging="482"/>
      <w:contextualSpacing/>
    </w:pPr>
    <w:rPr>
      <w:sz w:val="22"/>
    </w:rPr>
  </w:style>
  <w:style w:type="paragraph" w:customStyle="1" w:styleId="Notesoncontributors">
    <w:name w:val="Notes on contributors"/>
    <w:basedOn w:val="Normal"/>
    <w:qFormat/>
    <w:rsid w:val="0037470A"/>
    <w:pPr>
      <w:spacing w:before="240" w:line="360" w:lineRule="auto"/>
    </w:pPr>
    <w:rPr>
      <w:sz w:val="22"/>
    </w:rPr>
  </w:style>
  <w:style w:type="paragraph" w:customStyle="1" w:styleId="Normalparagraphstyle">
    <w:name w:val="Normal paragraph style"/>
    <w:basedOn w:val="Normal"/>
    <w:next w:val="Normal"/>
    <w:rsid w:val="0037470A"/>
  </w:style>
  <w:style w:type="paragraph" w:customStyle="1" w:styleId="Paragraph">
    <w:name w:val="Paragraph"/>
    <w:basedOn w:val="Normal"/>
    <w:next w:val="Newparagraph"/>
    <w:qFormat/>
    <w:rsid w:val="0037470A"/>
    <w:pPr>
      <w:widowControl w:val="0"/>
      <w:spacing w:before="240"/>
    </w:pPr>
  </w:style>
  <w:style w:type="paragraph" w:customStyle="1" w:styleId="Newparagraph">
    <w:name w:val="New paragraph"/>
    <w:basedOn w:val="Normal"/>
    <w:qFormat/>
    <w:rsid w:val="0037470A"/>
    <w:pPr>
      <w:ind w:firstLine="720"/>
    </w:pPr>
  </w:style>
  <w:style w:type="paragraph" w:styleId="NormalIndent">
    <w:name w:val="Normal Indent"/>
    <w:basedOn w:val="Normal"/>
    <w:rsid w:val="0037470A"/>
    <w:pPr>
      <w:ind w:left="720"/>
    </w:pPr>
  </w:style>
  <w:style w:type="paragraph" w:customStyle="1" w:styleId="References">
    <w:name w:val="References"/>
    <w:basedOn w:val="Normal"/>
    <w:qFormat/>
    <w:rsid w:val="0037470A"/>
    <w:pPr>
      <w:spacing w:before="120" w:line="360" w:lineRule="auto"/>
      <w:ind w:left="720" w:hanging="720"/>
      <w:contextualSpacing/>
    </w:pPr>
  </w:style>
  <w:style w:type="paragraph" w:customStyle="1" w:styleId="Subjectcodes">
    <w:name w:val="Subject codes"/>
    <w:basedOn w:val="Keywords"/>
    <w:next w:val="Paragraph"/>
    <w:qFormat/>
    <w:rsid w:val="0037470A"/>
  </w:style>
  <w:style w:type="paragraph" w:customStyle="1" w:styleId="Bulletedlist">
    <w:name w:val="Bulleted list"/>
    <w:basedOn w:val="Paragraph"/>
    <w:next w:val="Paragraph"/>
    <w:qFormat/>
    <w:rsid w:val="0037470A"/>
    <w:pPr>
      <w:widowControl/>
      <w:numPr>
        <w:numId w:val="20"/>
      </w:numPr>
      <w:spacing w:after="240"/>
      <w:contextualSpacing/>
    </w:pPr>
  </w:style>
  <w:style w:type="paragraph" w:customStyle="1" w:styleId="Heading4Paragraph">
    <w:name w:val="Heading 4 + Paragraph"/>
    <w:basedOn w:val="Paragraph"/>
    <w:next w:val="Newparagraph"/>
    <w:qFormat/>
    <w:rsid w:val="0037470A"/>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68FB5-4708-4507-8576-58DBCCC01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391</TotalTime>
  <Pages>26</Pages>
  <Words>38610</Words>
  <Characters>220079</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6</cp:revision>
  <dcterms:created xsi:type="dcterms:W3CDTF">2018-02-14T13:54:00Z</dcterms:created>
  <dcterms:modified xsi:type="dcterms:W3CDTF">2018-02-1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